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7489745A" w:rsidR="006E4797" w:rsidRPr="00DC5A77" w:rsidRDefault="00551D82" w:rsidP="00BB618C">
      <w:pPr>
        <w:pBdr>
          <w:top w:val="nil"/>
          <w:left w:val="nil"/>
          <w:bottom w:val="nil"/>
          <w:right w:val="nil"/>
          <w:between w:val="nil"/>
        </w:pBdr>
      </w:pPr>
      <w:r w:rsidRPr="00DC5A77">
        <w:rPr>
          <w:b/>
        </w:rPr>
        <w:t>TITLE:</w:t>
      </w:r>
    </w:p>
    <w:p w14:paraId="6ED0F41B" w14:textId="518B660F" w:rsidR="00552136" w:rsidRPr="00DC5A77" w:rsidRDefault="00C462D1" w:rsidP="00BB618C">
      <w:pPr>
        <w:rPr>
          <w:rFonts w:eastAsia="Times New Roman"/>
          <w:b/>
        </w:rPr>
      </w:pPr>
      <w:r w:rsidRPr="00DC5A77">
        <w:rPr>
          <w:rFonts w:eastAsia="Times New Roman"/>
          <w:b/>
        </w:rPr>
        <w:t>In vitro</w:t>
      </w:r>
      <w:r w:rsidR="00552136" w:rsidRPr="00DC5A77" w:rsidDel="00A46D61">
        <w:rPr>
          <w:rFonts w:eastAsia="Times New Roman"/>
          <w:b/>
        </w:rPr>
        <w:t xml:space="preserve"> </w:t>
      </w:r>
      <w:r w:rsidR="00552136" w:rsidRPr="00DC5A77">
        <w:rPr>
          <w:rFonts w:eastAsia="Times New Roman"/>
          <w:b/>
        </w:rPr>
        <w:t xml:space="preserve">Modeling for Neurological Diseases using </w:t>
      </w:r>
      <w:r w:rsidR="000A39F9" w:rsidRPr="00DC5A77">
        <w:rPr>
          <w:rFonts w:eastAsia="Times New Roman"/>
          <w:b/>
          <w:bCs/>
        </w:rPr>
        <w:t>D</w:t>
      </w:r>
      <w:r w:rsidR="00552136" w:rsidRPr="00DC5A77">
        <w:rPr>
          <w:rFonts w:eastAsia="Times New Roman"/>
          <w:b/>
          <w:bCs/>
        </w:rPr>
        <w:t xml:space="preserve">irect </w:t>
      </w:r>
      <w:r w:rsidR="000A39F9" w:rsidRPr="00DC5A77">
        <w:rPr>
          <w:rFonts w:eastAsia="Times New Roman"/>
          <w:b/>
          <w:bCs/>
        </w:rPr>
        <w:t>C</w:t>
      </w:r>
      <w:r w:rsidR="00552136" w:rsidRPr="00DC5A77">
        <w:rPr>
          <w:rFonts w:eastAsia="Times New Roman"/>
          <w:b/>
          <w:bCs/>
        </w:rPr>
        <w:t>onversion</w:t>
      </w:r>
      <w:r w:rsidR="00552136" w:rsidRPr="00DC5A77">
        <w:rPr>
          <w:rFonts w:eastAsia="Times New Roman"/>
          <w:b/>
        </w:rPr>
        <w:t xml:space="preserve"> from Fibroblasts to Neuronal Progenitor Cells and </w:t>
      </w:r>
      <w:r w:rsidR="000A39F9" w:rsidRPr="00DC5A77">
        <w:rPr>
          <w:rFonts w:eastAsia="Times New Roman"/>
          <w:b/>
          <w:bCs/>
        </w:rPr>
        <w:t>D</w:t>
      </w:r>
      <w:r w:rsidR="00552136" w:rsidRPr="00DC5A77">
        <w:rPr>
          <w:rFonts w:eastAsia="Times New Roman"/>
          <w:b/>
          <w:bCs/>
        </w:rPr>
        <w:t>ifferentiation</w:t>
      </w:r>
      <w:r w:rsidR="00552136" w:rsidRPr="00DC5A77">
        <w:rPr>
          <w:rFonts w:eastAsia="Times New Roman"/>
          <w:b/>
        </w:rPr>
        <w:t xml:space="preserve"> into </w:t>
      </w:r>
      <w:r w:rsidR="000A39F9" w:rsidRPr="00DC5A77">
        <w:rPr>
          <w:rFonts w:eastAsia="Times New Roman"/>
          <w:b/>
          <w:bCs/>
        </w:rPr>
        <w:t>A</w:t>
      </w:r>
      <w:r w:rsidR="00552136" w:rsidRPr="00DC5A77">
        <w:rPr>
          <w:rFonts w:eastAsia="Times New Roman"/>
          <w:b/>
          <w:bCs/>
        </w:rPr>
        <w:t>strocytes</w:t>
      </w:r>
    </w:p>
    <w:p w14:paraId="06C0C87E" w14:textId="77777777" w:rsidR="006E4797" w:rsidRPr="00DC5A77" w:rsidRDefault="006E4797" w:rsidP="00BB618C">
      <w:pPr>
        <w:rPr>
          <w:b/>
        </w:rPr>
      </w:pPr>
    </w:p>
    <w:p w14:paraId="2CD8481E" w14:textId="1A82DE06" w:rsidR="006E4797" w:rsidRPr="00DC5A77" w:rsidRDefault="00551D82" w:rsidP="00BB618C">
      <w:r w:rsidRPr="00DC5A77">
        <w:rPr>
          <w:b/>
        </w:rPr>
        <w:t xml:space="preserve">AUTHORS AND AFFILIATIONS: </w:t>
      </w:r>
    </w:p>
    <w:p w14:paraId="459F0706" w14:textId="0D3D3797" w:rsidR="00C63595" w:rsidRPr="00DC5A77" w:rsidRDefault="00C63595" w:rsidP="00BB618C">
      <w:bookmarkStart w:id="0" w:name="_Hlk49972549"/>
      <w:r w:rsidRPr="00DC5A77">
        <w:t>Cassandra N. Dennys</w:t>
      </w:r>
      <w:r w:rsidRPr="00DC5A77">
        <w:rPr>
          <w:vertAlign w:val="superscript"/>
        </w:rPr>
        <w:t>1</w:t>
      </w:r>
      <w:r w:rsidRPr="00DC5A77">
        <w:t>, Julieth A. Sierra-Delgado</w:t>
      </w:r>
      <w:r w:rsidRPr="00DC5A77">
        <w:rPr>
          <w:vertAlign w:val="superscript"/>
        </w:rPr>
        <w:t>1</w:t>
      </w:r>
      <w:r w:rsidRPr="00DC5A77">
        <w:t>, Shrestha Sinha Ray</w:t>
      </w:r>
      <w:r w:rsidRPr="00DC5A77">
        <w:rPr>
          <w:vertAlign w:val="superscript"/>
        </w:rPr>
        <w:t>1</w:t>
      </w:r>
      <w:r w:rsidRPr="00DC5A77">
        <w:t>, Annalisa M. Hartlaub</w:t>
      </w:r>
      <w:r w:rsidRPr="00DC5A77">
        <w:rPr>
          <w:vertAlign w:val="superscript"/>
        </w:rPr>
        <w:t>1</w:t>
      </w:r>
      <w:r w:rsidRPr="00DC5A77">
        <w:t>, Florence S. Roussel</w:t>
      </w:r>
      <w:r w:rsidRPr="00DC5A77">
        <w:rPr>
          <w:vertAlign w:val="superscript"/>
        </w:rPr>
        <w:t>1</w:t>
      </w:r>
      <w:r w:rsidRPr="00DC5A77">
        <w:t>, Yacidzohara Rodriguez</w:t>
      </w:r>
      <w:r w:rsidRPr="00DC5A77">
        <w:rPr>
          <w:vertAlign w:val="superscript"/>
        </w:rPr>
        <w:t>1</w:t>
      </w:r>
      <w:r w:rsidRPr="00DC5A77">
        <w:t>, and Kathrin Meyer</w:t>
      </w:r>
      <w:r w:rsidRPr="00DC5A77">
        <w:rPr>
          <w:vertAlign w:val="superscript"/>
        </w:rPr>
        <w:t>1,2</w:t>
      </w:r>
    </w:p>
    <w:p w14:paraId="008A63AE" w14:textId="77777777" w:rsidR="000F002A" w:rsidRPr="00DC5A77" w:rsidRDefault="000F002A" w:rsidP="00BB618C"/>
    <w:bookmarkEnd w:id="0"/>
    <w:p w14:paraId="00DD4780" w14:textId="05899643" w:rsidR="00C63595" w:rsidRPr="00DC5A77" w:rsidRDefault="00C63595" w:rsidP="00BB618C">
      <w:r w:rsidRPr="00DC5A77">
        <w:rPr>
          <w:vertAlign w:val="superscript"/>
        </w:rPr>
        <w:t>1</w:t>
      </w:r>
      <w:r w:rsidRPr="00DC5A77">
        <w:t>Center for Gene Therapy, The Research Institute at Nationwide Children’s Hospital</w:t>
      </w:r>
      <w:r w:rsidR="1B6D9117" w:rsidRPr="00DC5A77">
        <w:t>, Columbus</w:t>
      </w:r>
      <w:r w:rsidR="158B2CD5" w:rsidRPr="00DC5A77">
        <w:t>,</w:t>
      </w:r>
      <w:r w:rsidR="1B6D9117" w:rsidRPr="00DC5A77">
        <w:t xml:space="preserve"> Ohio, USA</w:t>
      </w:r>
    </w:p>
    <w:p w14:paraId="440CB691" w14:textId="4F945F91" w:rsidR="00C63595" w:rsidRPr="00DC5A77" w:rsidRDefault="00C63595" w:rsidP="00BB618C">
      <w:r w:rsidRPr="00DC5A77">
        <w:rPr>
          <w:vertAlign w:val="superscript"/>
        </w:rPr>
        <w:t>2</w:t>
      </w:r>
      <w:r w:rsidRPr="00DC5A77">
        <w:t>College of Medicine, The Ohio State University</w:t>
      </w:r>
      <w:r w:rsidR="4F865D8F" w:rsidRPr="00DC5A77">
        <w:t>, Columbus, Ohio, USA</w:t>
      </w:r>
    </w:p>
    <w:p w14:paraId="7E4EE24A" w14:textId="23588CEB" w:rsidR="000F002A" w:rsidRPr="00DC5A77" w:rsidRDefault="000F002A" w:rsidP="00BB618C"/>
    <w:p w14:paraId="0D07154E" w14:textId="77777777" w:rsidR="00C63595" w:rsidRPr="00DC5A77" w:rsidRDefault="00C63595" w:rsidP="00BB618C">
      <w:r w:rsidRPr="00DC5A77">
        <w:t xml:space="preserve">Cassandra N. </w:t>
      </w:r>
      <w:proofErr w:type="spellStart"/>
      <w:r w:rsidRPr="00DC5A77">
        <w:t>Dennys</w:t>
      </w:r>
      <w:proofErr w:type="spellEnd"/>
      <w:r w:rsidRPr="00DC5A77">
        <w:t xml:space="preserve">: </w:t>
      </w:r>
      <w:hyperlink r:id="rId11" w:history="1">
        <w:r w:rsidRPr="00DC5A77">
          <w:rPr>
            <w:rStyle w:val="Hyperlink"/>
            <w:color w:val="auto"/>
            <w:u w:val="none"/>
          </w:rPr>
          <w:t>Cassandra.Dennys-rivers@nationwidechildrens.org</w:t>
        </w:r>
      </w:hyperlink>
    </w:p>
    <w:p w14:paraId="63C9137F" w14:textId="77777777" w:rsidR="00C63595" w:rsidRPr="00DC5A77" w:rsidRDefault="00C63595" w:rsidP="00BB618C">
      <w:r w:rsidRPr="00DC5A77">
        <w:t xml:space="preserve">Julieth A. Sierra-Delgado: </w:t>
      </w:r>
      <w:hyperlink r:id="rId12" w:history="1">
        <w:r w:rsidRPr="00DC5A77">
          <w:rPr>
            <w:rStyle w:val="Hyperlink"/>
            <w:color w:val="auto"/>
            <w:u w:val="none"/>
          </w:rPr>
          <w:t>Julieth.SierraDelgado@nationwidechildrens.org</w:t>
        </w:r>
      </w:hyperlink>
    </w:p>
    <w:p w14:paraId="33FDD7E3" w14:textId="77777777" w:rsidR="00C63595" w:rsidRPr="00DC5A77" w:rsidRDefault="00C63595" w:rsidP="00BB618C">
      <w:r w:rsidRPr="00DC5A77">
        <w:t xml:space="preserve">Shrestha Sinha Ray: </w:t>
      </w:r>
      <w:hyperlink r:id="rId13" w:history="1">
        <w:r w:rsidRPr="00DC5A77">
          <w:rPr>
            <w:rStyle w:val="Hyperlink"/>
            <w:color w:val="auto"/>
            <w:u w:val="none"/>
          </w:rPr>
          <w:t>Shrestha.SinhaRay@nationwidechildrens.org</w:t>
        </w:r>
      </w:hyperlink>
    </w:p>
    <w:p w14:paraId="2C4FF6C2" w14:textId="77777777" w:rsidR="00C63595" w:rsidRPr="00DC5A77" w:rsidRDefault="00C63595" w:rsidP="00BB618C">
      <w:r w:rsidRPr="00DC5A77">
        <w:t xml:space="preserve">Annalisa M. Hartlaub: </w:t>
      </w:r>
      <w:hyperlink r:id="rId14" w:history="1">
        <w:r w:rsidRPr="00DC5A77">
          <w:rPr>
            <w:rStyle w:val="Hyperlink"/>
            <w:color w:val="auto"/>
            <w:u w:val="none"/>
          </w:rPr>
          <w:t>Annalisa.Hartlaub@nationwidechildrens.org</w:t>
        </w:r>
      </w:hyperlink>
    </w:p>
    <w:p w14:paraId="12BA3B68" w14:textId="77777777" w:rsidR="00C63595" w:rsidRPr="00DC5A77" w:rsidRDefault="00C63595" w:rsidP="00BB618C">
      <w:r w:rsidRPr="00DC5A77">
        <w:t xml:space="preserve">Florence S. Roussel: </w:t>
      </w:r>
      <w:hyperlink r:id="rId15" w:history="1">
        <w:r w:rsidRPr="00DC5A77">
          <w:rPr>
            <w:rStyle w:val="Hyperlink"/>
            <w:color w:val="auto"/>
            <w:u w:val="none"/>
          </w:rPr>
          <w:t>Florence.Roussel@nationwidechildrens.org</w:t>
        </w:r>
      </w:hyperlink>
    </w:p>
    <w:p w14:paraId="0D85D0D6" w14:textId="77777777" w:rsidR="00C63595" w:rsidRPr="00DC5A77" w:rsidRDefault="00C63595" w:rsidP="00BB618C">
      <w:r w:rsidRPr="00DC5A77">
        <w:t xml:space="preserve">Yacidzohara Rodriguez: </w:t>
      </w:r>
      <w:hyperlink r:id="rId16" w:history="1">
        <w:r w:rsidRPr="00DC5A77">
          <w:rPr>
            <w:rStyle w:val="Hyperlink"/>
            <w:color w:val="auto"/>
            <w:u w:val="none"/>
          </w:rPr>
          <w:t>Yacidzohara.Rodriguez@nationwidechildrens.org</w:t>
        </w:r>
      </w:hyperlink>
    </w:p>
    <w:p w14:paraId="61A9633A" w14:textId="77777777" w:rsidR="00C63595" w:rsidRPr="00DC5A77" w:rsidRDefault="00C63595" w:rsidP="00BB618C">
      <w:r w:rsidRPr="00DC5A77">
        <w:t xml:space="preserve">Kathrin Meyer: </w:t>
      </w:r>
      <w:hyperlink r:id="rId17" w:history="1">
        <w:r w:rsidRPr="00DC5A77">
          <w:rPr>
            <w:rStyle w:val="Hyperlink"/>
            <w:color w:val="auto"/>
            <w:u w:val="none"/>
          </w:rPr>
          <w:t>Kathrin.Meyer@nationwidechildrens.org</w:t>
        </w:r>
      </w:hyperlink>
    </w:p>
    <w:p w14:paraId="49628BF4" w14:textId="77777777" w:rsidR="000F002A" w:rsidRPr="00DC5A77" w:rsidRDefault="000F002A" w:rsidP="00BB618C"/>
    <w:p w14:paraId="649FE3A2" w14:textId="77777777" w:rsidR="000F002A" w:rsidRPr="00DC5A77" w:rsidRDefault="000F002A" w:rsidP="00BB618C">
      <w:r w:rsidRPr="00DC5A77">
        <w:t xml:space="preserve">Correspondence to: </w:t>
      </w:r>
    </w:p>
    <w:p w14:paraId="64ECAF71" w14:textId="77777777" w:rsidR="000F002A" w:rsidRPr="00DC5A77" w:rsidRDefault="000F002A" w:rsidP="00BB618C">
      <w:pPr>
        <w:rPr>
          <w:rStyle w:val="Hyperlink"/>
          <w:color w:val="auto"/>
          <w:u w:val="none"/>
        </w:rPr>
      </w:pPr>
      <w:r w:rsidRPr="00DC5A77">
        <w:t xml:space="preserve">Kathrin Meyer at </w:t>
      </w:r>
      <w:hyperlink r:id="rId18" w:history="1">
        <w:r w:rsidRPr="00DC5A77">
          <w:rPr>
            <w:rStyle w:val="Hyperlink"/>
            <w:color w:val="auto"/>
            <w:u w:val="none"/>
          </w:rPr>
          <w:t>Kathrin.Meyer@nationwidechildrens.org</w:t>
        </w:r>
      </w:hyperlink>
    </w:p>
    <w:p w14:paraId="1976DE46" w14:textId="7257EEC9" w:rsidR="006E4797" w:rsidRPr="00DC5A77" w:rsidRDefault="006E4797" w:rsidP="00BB618C"/>
    <w:p w14:paraId="0039DB42" w14:textId="12E4946A" w:rsidR="006E4797" w:rsidRPr="00DC5A77" w:rsidRDefault="00551D82" w:rsidP="00BB618C">
      <w:pPr>
        <w:pBdr>
          <w:top w:val="nil"/>
          <w:left w:val="nil"/>
          <w:bottom w:val="nil"/>
          <w:right w:val="nil"/>
          <w:between w:val="nil"/>
        </w:pBdr>
      </w:pPr>
      <w:r w:rsidRPr="00DC5A77">
        <w:rPr>
          <w:b/>
        </w:rPr>
        <w:t>KEYWORDS:</w:t>
      </w:r>
      <w:r w:rsidRPr="00DC5A77">
        <w:t xml:space="preserve"> </w:t>
      </w:r>
    </w:p>
    <w:p w14:paraId="469D1AD2" w14:textId="3A35DA98" w:rsidR="006E4797" w:rsidRPr="00DC5A77" w:rsidRDefault="00C462D1" w:rsidP="00BB618C">
      <w:r w:rsidRPr="00DC5A77">
        <w:t>In vitro</w:t>
      </w:r>
      <w:r w:rsidR="00F6030C" w:rsidRPr="00DC5A77">
        <w:t xml:space="preserve"> modeling, direct reprogramming,</w:t>
      </w:r>
      <w:r w:rsidR="000A39F9" w:rsidRPr="00DC5A77">
        <w:t xml:space="preserve"> conversion,</w:t>
      </w:r>
      <w:r w:rsidR="00F6030C" w:rsidRPr="00DC5A77">
        <w:t xml:space="preserve"> fibroblasts, neuronal progenitor cells, induced astrocytes</w:t>
      </w:r>
    </w:p>
    <w:p w14:paraId="141ABDE5" w14:textId="77777777" w:rsidR="006E4797" w:rsidRPr="00DC5A77" w:rsidRDefault="006E4797" w:rsidP="00BB618C">
      <w:pPr>
        <w:pBdr>
          <w:top w:val="nil"/>
          <w:left w:val="nil"/>
          <w:bottom w:val="nil"/>
          <w:right w:val="nil"/>
          <w:between w:val="nil"/>
        </w:pBdr>
      </w:pPr>
    </w:p>
    <w:p w14:paraId="60F3B8D4" w14:textId="28AD71CF" w:rsidR="006E4797" w:rsidRPr="00DC5A77" w:rsidRDefault="00551D82" w:rsidP="00BB618C">
      <w:r w:rsidRPr="00DC5A77">
        <w:rPr>
          <w:b/>
        </w:rPr>
        <w:t>SUMMARY:</w:t>
      </w:r>
      <w:r w:rsidRPr="00DC5A77">
        <w:t xml:space="preserve"> </w:t>
      </w:r>
    </w:p>
    <w:p w14:paraId="01069787" w14:textId="5352455C" w:rsidR="006E4797" w:rsidRPr="00DC5A77" w:rsidRDefault="00F72A75" w:rsidP="00BB618C">
      <w:r w:rsidRPr="00DC5A77">
        <w:t xml:space="preserve">We </w:t>
      </w:r>
      <w:r w:rsidR="7F732F97" w:rsidRPr="00DC5A77">
        <w:t>describe a protocol to reprogram human skin</w:t>
      </w:r>
      <w:r w:rsidR="00612239" w:rsidRPr="00DC5A77">
        <w:t>-</w:t>
      </w:r>
      <w:r w:rsidR="7F732F97" w:rsidRPr="00DC5A77">
        <w:t xml:space="preserve">derived fibroblasts into induced </w:t>
      </w:r>
      <w:r w:rsidR="1F306CCA" w:rsidRPr="00DC5A77">
        <w:t>N</w:t>
      </w:r>
      <w:r w:rsidR="66EA8E22" w:rsidRPr="00DC5A77">
        <w:t>euronal</w:t>
      </w:r>
      <w:r w:rsidR="780D8589" w:rsidRPr="00DC5A77">
        <w:t xml:space="preserve"> </w:t>
      </w:r>
      <w:r w:rsidR="1D2619F0" w:rsidRPr="00DC5A77">
        <w:t>P</w:t>
      </w:r>
      <w:r w:rsidR="66EA8E22" w:rsidRPr="00DC5A77">
        <w:t xml:space="preserve">rogenitor </w:t>
      </w:r>
      <w:r w:rsidR="6FF1C45D" w:rsidRPr="00DC5A77">
        <w:t>C</w:t>
      </w:r>
      <w:r w:rsidR="66EA8E22" w:rsidRPr="00DC5A77">
        <w:t>ells</w:t>
      </w:r>
      <w:r w:rsidR="7F732F97" w:rsidRPr="00DC5A77">
        <w:t xml:space="preserve"> (</w:t>
      </w:r>
      <w:proofErr w:type="spellStart"/>
      <w:r w:rsidR="7F732F97" w:rsidRPr="00DC5A77">
        <w:t>iNPCs</w:t>
      </w:r>
      <w:proofErr w:type="spellEnd"/>
      <w:r w:rsidR="14C14BBC" w:rsidRPr="00DC5A77">
        <w:t>)</w:t>
      </w:r>
      <w:r w:rsidR="00B73F54" w:rsidRPr="00DC5A77">
        <w:t>,</w:t>
      </w:r>
      <w:r w:rsidR="006578B9" w:rsidRPr="00DC5A77">
        <w:t xml:space="preserve"> </w:t>
      </w:r>
      <w:r w:rsidR="00E57B50" w:rsidRPr="00DC5A77">
        <w:t xml:space="preserve">and their </w:t>
      </w:r>
      <w:r w:rsidR="12624AF3" w:rsidRPr="00DC5A77">
        <w:t>subsequent</w:t>
      </w:r>
      <w:r w:rsidR="14C14BBC" w:rsidRPr="00DC5A77">
        <w:t xml:space="preserve"> </w:t>
      </w:r>
      <w:r w:rsidR="000F0B8A" w:rsidRPr="00DC5A77">
        <w:t>differentiation</w:t>
      </w:r>
      <w:r w:rsidR="14C14BBC" w:rsidRPr="00DC5A77">
        <w:t xml:space="preserve"> into induced Astrocytes</w:t>
      </w:r>
      <w:r w:rsidR="50DE83D9" w:rsidRPr="00DC5A77">
        <w:t xml:space="preserve"> (</w:t>
      </w:r>
      <w:proofErr w:type="spellStart"/>
      <w:r w:rsidR="50DE83D9" w:rsidRPr="00DC5A77">
        <w:t>iAs</w:t>
      </w:r>
      <w:proofErr w:type="spellEnd"/>
      <w:r w:rsidR="50DE83D9" w:rsidRPr="00DC5A77">
        <w:t xml:space="preserve">). This method </w:t>
      </w:r>
      <w:r w:rsidR="38E28F92" w:rsidRPr="00DC5A77">
        <w:t>leads to</w:t>
      </w:r>
      <w:r w:rsidR="50DE83D9" w:rsidRPr="00DC5A77">
        <w:t xml:space="preserve"> fast and</w:t>
      </w:r>
      <w:r w:rsidR="005523C9" w:rsidRPr="00DC5A77">
        <w:t xml:space="preserve"> </w:t>
      </w:r>
      <w:r w:rsidR="50DE83D9" w:rsidRPr="00DC5A77">
        <w:t>reproducible generation</w:t>
      </w:r>
      <w:r w:rsidR="74DD9F6D" w:rsidRPr="00DC5A77">
        <w:t xml:space="preserve"> of </w:t>
      </w:r>
      <w:proofErr w:type="spellStart"/>
      <w:r w:rsidR="74DD9F6D" w:rsidRPr="00DC5A77">
        <w:t>iNPC</w:t>
      </w:r>
      <w:r w:rsidR="6B02C75C" w:rsidRPr="00DC5A77">
        <w:t>s</w:t>
      </w:r>
      <w:proofErr w:type="spellEnd"/>
      <w:r w:rsidR="74DD9F6D" w:rsidRPr="00DC5A77">
        <w:t xml:space="preserve"> and </w:t>
      </w:r>
      <w:proofErr w:type="spellStart"/>
      <w:r w:rsidR="74DD9F6D" w:rsidRPr="00DC5A77">
        <w:t>iAs</w:t>
      </w:r>
      <w:proofErr w:type="spellEnd"/>
      <w:r w:rsidR="50DE83D9" w:rsidRPr="00DC5A77">
        <w:t xml:space="preserve"> </w:t>
      </w:r>
      <w:r w:rsidR="12093E87" w:rsidRPr="00DC5A77">
        <w:t>in</w:t>
      </w:r>
      <w:r w:rsidR="00C66B92" w:rsidRPr="00DC5A77">
        <w:t xml:space="preserve"> large </w:t>
      </w:r>
      <w:r w:rsidR="5A60C221" w:rsidRPr="00DC5A77">
        <w:t>quantit</w:t>
      </w:r>
      <w:r w:rsidR="2AD40049" w:rsidRPr="00DC5A77">
        <w:t>ie</w:t>
      </w:r>
      <w:r w:rsidR="30C6F777" w:rsidRPr="00DC5A77">
        <w:t>s</w:t>
      </w:r>
      <w:r w:rsidR="53F2CC5A" w:rsidRPr="00DC5A77">
        <w:t xml:space="preserve">. </w:t>
      </w:r>
    </w:p>
    <w:p w14:paraId="74EFC8D7" w14:textId="77777777" w:rsidR="006E4797" w:rsidRPr="00DC5A77" w:rsidRDefault="006E4797" w:rsidP="00BB618C"/>
    <w:p w14:paraId="0F437B1B" w14:textId="77777777" w:rsidR="006578B9" w:rsidRPr="00DC5A77" w:rsidRDefault="00551D82" w:rsidP="00BB618C">
      <w:pPr>
        <w:rPr>
          <w:b/>
          <w:bCs/>
        </w:rPr>
      </w:pPr>
      <w:r w:rsidRPr="00DC5A77">
        <w:rPr>
          <w:b/>
          <w:bCs/>
        </w:rPr>
        <w:t>ABSTRACT</w:t>
      </w:r>
      <w:r w:rsidR="00657604" w:rsidRPr="00DC5A77">
        <w:rPr>
          <w:b/>
          <w:bCs/>
        </w:rPr>
        <w:t>:</w:t>
      </w:r>
      <w:bookmarkStart w:id="1" w:name="_Hlk50020224"/>
      <w:r w:rsidR="006578B9" w:rsidRPr="00DC5A77">
        <w:rPr>
          <w:b/>
          <w:bCs/>
        </w:rPr>
        <w:t xml:space="preserve"> </w:t>
      </w:r>
    </w:p>
    <w:p w14:paraId="2CF9CD54" w14:textId="2C0400CE" w:rsidR="006E4797" w:rsidRPr="00DC5A77" w:rsidRDefault="2F7FF681" w:rsidP="00BB618C">
      <w:r w:rsidRPr="00DC5A77">
        <w:t>R</w:t>
      </w:r>
      <w:r w:rsidR="00552136" w:rsidRPr="00DC5A77">
        <w:t xml:space="preserve">esearch on neurological disorders focuses primarily on the impact of neurons </w:t>
      </w:r>
      <w:r w:rsidR="00A46D61" w:rsidRPr="00DC5A77">
        <w:t xml:space="preserve">on </w:t>
      </w:r>
      <w:r w:rsidR="00552136" w:rsidRPr="00DC5A77">
        <w:t xml:space="preserve">disease mechanisms. </w:t>
      </w:r>
      <w:r w:rsidR="2AE49335" w:rsidRPr="00DC5A77">
        <w:t>L</w:t>
      </w:r>
      <w:r w:rsidR="000A39F9" w:rsidRPr="00DC5A77">
        <w:t>imited availability of</w:t>
      </w:r>
      <w:r w:rsidR="00552136" w:rsidRPr="00DC5A77">
        <w:t xml:space="preserve"> animal models severely </w:t>
      </w:r>
      <w:r w:rsidR="003852E5" w:rsidRPr="00DC5A77">
        <w:t>impacts</w:t>
      </w:r>
      <w:r w:rsidR="00552136" w:rsidRPr="00DC5A77">
        <w:t xml:space="preserve"> the study of cell type specific contributions </w:t>
      </w:r>
      <w:r w:rsidR="000A39F9" w:rsidRPr="00DC5A77">
        <w:t xml:space="preserve">to disease. Moreover, animal models usually do not reflect variability </w:t>
      </w:r>
      <w:r w:rsidR="00E64848" w:rsidRPr="00DC5A77">
        <w:t>in</w:t>
      </w:r>
      <w:r w:rsidR="000A39F9" w:rsidRPr="00DC5A77">
        <w:t xml:space="preserve"> mutations and disease courses seen in </w:t>
      </w:r>
      <w:r w:rsidR="06F55DA1" w:rsidRPr="00DC5A77">
        <w:t xml:space="preserve">human </w:t>
      </w:r>
      <w:r w:rsidR="000A39F9" w:rsidRPr="00DC5A77">
        <w:t>patients.</w:t>
      </w:r>
      <w:r w:rsidR="00552136" w:rsidRPr="00DC5A77">
        <w:t xml:space="preserve"> </w:t>
      </w:r>
      <w:r w:rsidR="000A39F9" w:rsidRPr="00DC5A77">
        <w:t>Reprogramming methods for generation of induced pluripotent stem cells (iPSCs) ha</w:t>
      </w:r>
      <w:r w:rsidR="001535DB" w:rsidRPr="00DC5A77">
        <w:t>ve</w:t>
      </w:r>
      <w:r w:rsidR="000A39F9" w:rsidRPr="00DC5A77">
        <w:t xml:space="preserve"> revolutionized patient specific research and created valuable tools for studying disease mechanisms. </w:t>
      </w:r>
      <w:r w:rsidR="184CA283" w:rsidRPr="00DC5A77">
        <w:t>However</w:t>
      </w:r>
      <w:r w:rsidR="2F703F0B" w:rsidRPr="00DC5A77">
        <w:t>,</w:t>
      </w:r>
      <w:r w:rsidR="2048AE1E" w:rsidRPr="00DC5A77">
        <w:t xml:space="preserve"> </w:t>
      </w:r>
      <w:r w:rsidR="46A6E937" w:rsidRPr="00DC5A77">
        <w:t>iPSC</w:t>
      </w:r>
      <w:r w:rsidR="10A1F978" w:rsidRPr="00DC5A77">
        <w:t xml:space="preserve"> technology</w:t>
      </w:r>
      <w:r w:rsidR="7931BB85" w:rsidRPr="00DC5A77">
        <w:t xml:space="preserve"> </w:t>
      </w:r>
      <w:r w:rsidR="008F0692" w:rsidRPr="00DC5A77">
        <w:t>has</w:t>
      </w:r>
      <w:r w:rsidR="000A39F9" w:rsidRPr="00DC5A77">
        <w:t xml:space="preserve"> disadvantages</w:t>
      </w:r>
      <w:r w:rsidR="2ACF19AD" w:rsidRPr="00DC5A77">
        <w:t xml:space="preserve"> such as</w:t>
      </w:r>
      <w:r w:rsidR="36C26195" w:rsidRPr="00DC5A77">
        <w:t xml:space="preserve"> </w:t>
      </w:r>
      <w:r w:rsidR="2ACF19AD" w:rsidRPr="00DC5A77">
        <w:t>time</w:t>
      </w:r>
      <w:r w:rsidR="420A2855" w:rsidRPr="00DC5A77">
        <w:t>, l</w:t>
      </w:r>
      <w:r w:rsidR="2ACF19AD" w:rsidRPr="00DC5A77">
        <w:t>abor com</w:t>
      </w:r>
      <w:r w:rsidR="268B4B65" w:rsidRPr="00DC5A77">
        <w:t>m</w:t>
      </w:r>
      <w:r w:rsidR="2ACF19AD" w:rsidRPr="00DC5A77">
        <w:t>itment</w:t>
      </w:r>
      <w:r w:rsidR="1B7A36AC" w:rsidRPr="00DC5A77">
        <w:t xml:space="preserve">, </w:t>
      </w:r>
      <w:r w:rsidR="69C4AE28" w:rsidRPr="00DC5A77">
        <w:t xml:space="preserve">clonal </w:t>
      </w:r>
      <w:proofErr w:type="gramStart"/>
      <w:r w:rsidR="69C4AE28" w:rsidRPr="00DC5A77">
        <w:t>selectivity</w:t>
      </w:r>
      <w:proofErr w:type="gramEnd"/>
      <w:r w:rsidR="06FC1CF1" w:rsidRPr="00DC5A77">
        <w:t xml:space="preserve"> and loss of epigenetic markers</w:t>
      </w:r>
      <w:r w:rsidR="000A39F9" w:rsidRPr="00DC5A77">
        <w:t>.</w:t>
      </w:r>
      <w:r w:rsidR="0021017E" w:rsidRPr="00DC5A77">
        <w:t xml:space="preserve"> </w:t>
      </w:r>
      <w:r w:rsidR="281BC880" w:rsidRPr="00DC5A77">
        <w:t>Rece</w:t>
      </w:r>
      <w:r w:rsidR="1B6130D0" w:rsidRPr="00DC5A77">
        <w:t>nt modifications</w:t>
      </w:r>
      <w:r w:rsidR="001535DB" w:rsidRPr="00DC5A77">
        <w:t xml:space="preserve"> of </w:t>
      </w:r>
      <w:r w:rsidR="008F0692" w:rsidRPr="00DC5A77">
        <w:t>these</w:t>
      </w:r>
      <w:r w:rsidR="001535DB" w:rsidRPr="00DC5A77">
        <w:t xml:space="preserve"> methods</w:t>
      </w:r>
      <w:r w:rsidR="5E90DC96" w:rsidRPr="00DC5A77">
        <w:t xml:space="preserve"> </w:t>
      </w:r>
      <w:r w:rsidR="622AE6EC" w:rsidRPr="00DC5A77">
        <w:t xml:space="preserve">allow more </w:t>
      </w:r>
      <w:r w:rsidR="001535DB" w:rsidRPr="00DC5A77">
        <w:t>direct</w:t>
      </w:r>
      <w:r w:rsidR="0021017E" w:rsidRPr="00DC5A77">
        <w:t xml:space="preserve"> generation of cell lineages or</w:t>
      </w:r>
      <w:r w:rsidR="001535DB" w:rsidRPr="00DC5A77">
        <w:t xml:space="preserve"> specific</w:t>
      </w:r>
      <w:r w:rsidR="0021017E" w:rsidRPr="00DC5A77">
        <w:t xml:space="preserve"> cell types</w:t>
      </w:r>
      <w:r w:rsidR="008F0692" w:rsidRPr="00DC5A77">
        <w:t>, bypassing</w:t>
      </w:r>
      <w:r w:rsidR="0021017E" w:rsidRPr="00DC5A77">
        <w:t xml:space="preserve"> </w:t>
      </w:r>
      <w:r w:rsidR="008F0692" w:rsidRPr="00DC5A77">
        <w:t xml:space="preserve">clonal isolation or </w:t>
      </w:r>
      <w:r w:rsidR="0021017E" w:rsidRPr="00DC5A77">
        <w:t xml:space="preserve">a </w:t>
      </w:r>
      <w:r w:rsidR="2E0059D6" w:rsidRPr="00DC5A77">
        <w:t xml:space="preserve">pluripotent </w:t>
      </w:r>
      <w:r w:rsidR="0021017E" w:rsidRPr="00DC5A77">
        <w:t xml:space="preserve">stem cell state. </w:t>
      </w:r>
      <w:r w:rsidR="003B6A83" w:rsidRPr="00DC5A77">
        <w:t xml:space="preserve">We have developed a rapid direct conversion method to generate induced </w:t>
      </w:r>
      <w:r w:rsidR="6A7CF6C8" w:rsidRPr="00DC5A77">
        <w:t>N</w:t>
      </w:r>
      <w:r w:rsidR="003B6A83" w:rsidRPr="00DC5A77">
        <w:t xml:space="preserve">euronal </w:t>
      </w:r>
      <w:r w:rsidR="0AF86978" w:rsidRPr="00DC5A77">
        <w:t>P</w:t>
      </w:r>
      <w:r w:rsidR="003B6A83" w:rsidRPr="00DC5A77">
        <w:t xml:space="preserve">rogenitor </w:t>
      </w:r>
      <w:r w:rsidR="342D7D5E" w:rsidRPr="00DC5A77">
        <w:t>C</w:t>
      </w:r>
      <w:r w:rsidR="003B6A83" w:rsidRPr="00DC5A77">
        <w:t>ells</w:t>
      </w:r>
      <w:r w:rsidR="00A46D61" w:rsidRPr="00DC5A77">
        <w:t xml:space="preserve"> (</w:t>
      </w:r>
      <w:proofErr w:type="spellStart"/>
      <w:r w:rsidR="00A46D61" w:rsidRPr="00DC5A77">
        <w:t>iNPCs</w:t>
      </w:r>
      <w:proofErr w:type="spellEnd"/>
      <w:r w:rsidR="00A46D61" w:rsidRPr="00DC5A77">
        <w:t>)</w:t>
      </w:r>
      <w:r w:rsidR="003B6A83" w:rsidRPr="00DC5A77">
        <w:t xml:space="preserve"> fr</w:t>
      </w:r>
      <w:r w:rsidR="3C92F059" w:rsidRPr="00DC5A77">
        <w:t>om</w:t>
      </w:r>
      <w:r w:rsidR="003B6A83" w:rsidRPr="00DC5A77">
        <w:t xml:space="preserve"> skin fibroblast</w:t>
      </w:r>
      <w:r w:rsidR="00866628" w:rsidRPr="00DC5A77">
        <w:t>s</w:t>
      </w:r>
      <w:r w:rsidR="003B6A83" w:rsidRPr="00DC5A77">
        <w:t xml:space="preserve"> </w:t>
      </w:r>
      <w:r w:rsidR="00552136" w:rsidRPr="00DC5A77">
        <w:t>utiliz</w:t>
      </w:r>
      <w:r w:rsidR="003B6A83" w:rsidRPr="00DC5A77">
        <w:t>ing</w:t>
      </w:r>
      <w:r w:rsidR="00552136" w:rsidRPr="00DC5A77">
        <w:t xml:space="preserve"> retroviral vectors </w:t>
      </w:r>
      <w:r w:rsidR="003B6A83" w:rsidRPr="00DC5A77">
        <w:t>in combination with</w:t>
      </w:r>
      <w:r w:rsidR="00552136" w:rsidRPr="00DC5A77">
        <w:t xml:space="preserve"> </w:t>
      </w:r>
      <w:proofErr w:type="spellStart"/>
      <w:r w:rsidR="00552136" w:rsidRPr="00DC5A77">
        <w:t>neuralizing</w:t>
      </w:r>
      <w:proofErr w:type="spellEnd"/>
      <w:r w:rsidR="00552136" w:rsidRPr="00DC5A77">
        <w:t xml:space="preserve"> media.</w:t>
      </w:r>
      <w:r w:rsidR="001535DB" w:rsidRPr="00DC5A77">
        <w:t xml:space="preserve"> </w:t>
      </w:r>
      <w:r w:rsidR="003B6A83" w:rsidRPr="00DC5A77">
        <w:t xml:space="preserve">The </w:t>
      </w:r>
      <w:proofErr w:type="spellStart"/>
      <w:r w:rsidR="003B6A83" w:rsidRPr="00DC5A77">
        <w:t>iNPCs</w:t>
      </w:r>
      <w:proofErr w:type="spellEnd"/>
      <w:r w:rsidR="003B6A83" w:rsidRPr="00DC5A77">
        <w:t xml:space="preserve"> can be differentiated into </w:t>
      </w:r>
      <w:r w:rsidR="54832759" w:rsidRPr="00DC5A77">
        <w:lastRenderedPageBreak/>
        <w:t>neurons (</w:t>
      </w:r>
      <w:proofErr w:type="spellStart"/>
      <w:r w:rsidR="54832759" w:rsidRPr="00DC5A77">
        <w:t>iNs</w:t>
      </w:r>
      <w:proofErr w:type="spellEnd"/>
      <w:r w:rsidR="54832759" w:rsidRPr="00DC5A77">
        <w:t xml:space="preserve">) </w:t>
      </w:r>
      <w:r w:rsidR="003B6A83" w:rsidRPr="00DC5A77">
        <w:t>oligodendrocytes (</w:t>
      </w:r>
      <w:proofErr w:type="spellStart"/>
      <w:r w:rsidR="003B6A83" w:rsidRPr="00DC5A77">
        <w:t>iOs</w:t>
      </w:r>
      <w:proofErr w:type="spellEnd"/>
      <w:r w:rsidR="003B6A83" w:rsidRPr="00DC5A77">
        <w:t>) and astrocytes (</w:t>
      </w:r>
      <w:proofErr w:type="spellStart"/>
      <w:r w:rsidR="003B6A83" w:rsidRPr="00DC5A77">
        <w:t>iAs</w:t>
      </w:r>
      <w:proofErr w:type="spellEnd"/>
      <w:r w:rsidR="003B6A83" w:rsidRPr="00DC5A77">
        <w:t>).</w:t>
      </w:r>
      <w:r w:rsidR="006A4B92" w:rsidRPr="00DC5A77">
        <w:t xml:space="preserve"> </w:t>
      </w:r>
      <w:proofErr w:type="spellStart"/>
      <w:r w:rsidR="001A5D71" w:rsidRPr="00DC5A77">
        <w:t>iAs</w:t>
      </w:r>
      <w:proofErr w:type="spellEnd"/>
      <w:r w:rsidR="006A4B92" w:rsidRPr="00DC5A77">
        <w:t xml:space="preserve"> production</w:t>
      </w:r>
      <w:r w:rsidR="00A46D61" w:rsidRPr="00DC5A77">
        <w:t xml:space="preserve"> facilitates rapid</w:t>
      </w:r>
      <w:r w:rsidR="00552136" w:rsidRPr="00DC5A77">
        <w:t xml:space="preserve"> drug and disease mechanism testing as </w:t>
      </w:r>
      <w:r w:rsidR="003B6A83" w:rsidRPr="00DC5A77">
        <w:t xml:space="preserve">differentiation from </w:t>
      </w:r>
      <w:proofErr w:type="spellStart"/>
      <w:r w:rsidR="003B6A83" w:rsidRPr="00DC5A77">
        <w:t>iNPCs</w:t>
      </w:r>
      <w:proofErr w:type="spellEnd"/>
      <w:r w:rsidR="003B6A83" w:rsidRPr="00DC5A77">
        <w:t xml:space="preserve"> only takes 5 days. Moreover, </w:t>
      </w:r>
      <w:proofErr w:type="spellStart"/>
      <w:r w:rsidR="003B6A83" w:rsidRPr="00DC5A77">
        <w:t>iAs</w:t>
      </w:r>
      <w:proofErr w:type="spellEnd"/>
      <w:r w:rsidR="001535DB" w:rsidRPr="00DC5A77">
        <w:t xml:space="preserve"> </w:t>
      </w:r>
      <w:r w:rsidR="00552136" w:rsidRPr="00DC5A77">
        <w:t xml:space="preserve">are easy to work with and </w:t>
      </w:r>
      <w:r w:rsidR="00E64848" w:rsidRPr="00DC5A77">
        <w:t>are</w:t>
      </w:r>
      <w:r w:rsidR="00552136" w:rsidRPr="00DC5A77">
        <w:t xml:space="preserve"> generated in </w:t>
      </w:r>
      <w:r w:rsidR="011A39CD" w:rsidRPr="00DC5A77">
        <w:t xml:space="preserve">pure </w:t>
      </w:r>
      <w:r w:rsidR="003B6A83" w:rsidRPr="00DC5A77">
        <w:t xml:space="preserve">populations </w:t>
      </w:r>
      <w:r w:rsidR="00545EDE" w:rsidRPr="00DC5A77">
        <w:t>at</w:t>
      </w:r>
      <w:r w:rsidR="00552136" w:rsidRPr="00DC5A77">
        <w:t xml:space="preserve"> large numbers. We developed a highly reproducible co-culture assay using mouse GFP</w:t>
      </w:r>
      <w:r w:rsidR="00E64848" w:rsidRPr="00DC5A77">
        <w:t>+</w:t>
      </w:r>
      <w:r w:rsidR="003B6A83" w:rsidRPr="00DC5A77">
        <w:t xml:space="preserve"> </w:t>
      </w:r>
      <w:r w:rsidR="00552136" w:rsidRPr="00DC5A77">
        <w:t xml:space="preserve">neurons and patient derived </w:t>
      </w:r>
      <w:proofErr w:type="spellStart"/>
      <w:r w:rsidR="00552136" w:rsidRPr="00DC5A77">
        <w:t>iAs</w:t>
      </w:r>
      <w:proofErr w:type="spellEnd"/>
      <w:r w:rsidR="00552136" w:rsidRPr="00DC5A77">
        <w:rPr>
          <w:rFonts w:eastAsia="Times New Roman"/>
        </w:rPr>
        <w:t xml:space="preserve"> to evaluate potential therapeutic strategies for numerous neurological </w:t>
      </w:r>
      <w:r w:rsidR="001535DB" w:rsidRPr="00DC5A77">
        <w:rPr>
          <w:rFonts w:eastAsia="Times New Roman"/>
        </w:rPr>
        <w:t xml:space="preserve">and neurodegenerative </w:t>
      </w:r>
      <w:r w:rsidR="00552136" w:rsidRPr="00DC5A77">
        <w:rPr>
          <w:rFonts w:eastAsia="Times New Roman"/>
        </w:rPr>
        <w:t xml:space="preserve">disorders. Importantly, </w:t>
      </w:r>
      <w:r w:rsidR="00552136" w:rsidRPr="00DC5A77">
        <w:t xml:space="preserve">the </w:t>
      </w:r>
      <w:proofErr w:type="spellStart"/>
      <w:r w:rsidR="00545EDE" w:rsidRPr="00DC5A77">
        <w:t>iA</w:t>
      </w:r>
      <w:proofErr w:type="spellEnd"/>
      <w:r w:rsidR="00545EDE" w:rsidRPr="00DC5A77">
        <w:t xml:space="preserve"> </w:t>
      </w:r>
      <w:r w:rsidR="00552136" w:rsidRPr="00DC5A77">
        <w:t>assay</w:t>
      </w:r>
      <w:r w:rsidR="00545EDE" w:rsidRPr="00DC5A77">
        <w:t>s</w:t>
      </w:r>
      <w:r w:rsidR="00552136" w:rsidRPr="00DC5A77">
        <w:t xml:space="preserve"> </w:t>
      </w:r>
      <w:r w:rsidR="00545EDE" w:rsidRPr="00DC5A77">
        <w:t>are</w:t>
      </w:r>
      <w:r w:rsidR="00552136" w:rsidRPr="00DC5A77">
        <w:t xml:space="preserve"> scalable to 384-well format</w:t>
      </w:r>
      <w:r w:rsidR="006A4B92" w:rsidRPr="00DC5A77">
        <w:t xml:space="preserve"> facilitating the evaluation of multiple small molecules in one plate</w:t>
      </w:r>
      <w:r w:rsidR="00552136" w:rsidRPr="00DC5A77">
        <w:t xml:space="preserve">. </w:t>
      </w:r>
      <w:bookmarkEnd w:id="1"/>
      <w:r w:rsidR="006A4B92" w:rsidRPr="00DC5A77">
        <w:rPr>
          <w:rFonts w:eastAsia="Times New Roman"/>
        </w:rPr>
        <w:t xml:space="preserve">This approach allows simultaneous therapeutic evaluation of multiple patient cell lines with diverse genetic background. </w:t>
      </w:r>
      <w:r w:rsidR="006A4B92" w:rsidRPr="00DC5A77">
        <w:t xml:space="preserve">Easy production and storage of </w:t>
      </w:r>
      <w:proofErr w:type="spellStart"/>
      <w:r w:rsidR="006A4B92" w:rsidRPr="00DC5A77">
        <w:t>iAs</w:t>
      </w:r>
      <w:proofErr w:type="spellEnd"/>
      <w:r w:rsidR="006A4B92" w:rsidRPr="00DC5A77">
        <w:t xml:space="preserve"> and capacity to screen multiple compounds in one assay renders this methodology adaptable for personalized medicine.</w:t>
      </w:r>
    </w:p>
    <w:p w14:paraId="15436703" w14:textId="77777777" w:rsidR="00657604" w:rsidRPr="00DC5A77" w:rsidRDefault="00657604" w:rsidP="00BB618C">
      <w:pPr>
        <w:spacing w:line="259" w:lineRule="auto"/>
      </w:pPr>
    </w:p>
    <w:p w14:paraId="0646E204" w14:textId="545BA712" w:rsidR="006E4797" w:rsidRPr="00DC5A77" w:rsidRDefault="00551D82" w:rsidP="00BB618C">
      <w:r w:rsidRPr="00DC5A77">
        <w:rPr>
          <w:b/>
        </w:rPr>
        <w:t>INTRODUCTION:</w:t>
      </w:r>
      <w:r w:rsidRPr="00DC5A77">
        <w:t xml:space="preserve"> </w:t>
      </w:r>
    </w:p>
    <w:p w14:paraId="46D27F39" w14:textId="5E9C270C" w:rsidR="00552136" w:rsidRPr="00DC5A77" w:rsidRDefault="009D319C" w:rsidP="00BB618C">
      <w:pPr>
        <w:rPr>
          <w:shd w:val="clear" w:color="auto" w:fill="FFFFFF"/>
        </w:rPr>
      </w:pPr>
      <w:r w:rsidRPr="00DC5A77">
        <w:rPr>
          <w:shd w:val="clear" w:color="auto" w:fill="FFFFFF"/>
        </w:rPr>
        <w:t xml:space="preserve">Understanding </w:t>
      </w:r>
      <w:r w:rsidR="001535DB" w:rsidRPr="00DC5A77">
        <w:rPr>
          <w:shd w:val="clear" w:color="auto" w:fill="FFFFFF"/>
        </w:rPr>
        <w:t xml:space="preserve">underlying </w:t>
      </w:r>
      <w:r w:rsidRPr="00DC5A77">
        <w:rPr>
          <w:shd w:val="clear" w:color="auto" w:fill="FFFFFF"/>
        </w:rPr>
        <w:t xml:space="preserve">disease mechanisms </w:t>
      </w:r>
      <w:r w:rsidR="003B6A83" w:rsidRPr="00DC5A77">
        <w:rPr>
          <w:shd w:val="clear" w:color="auto" w:fill="FFFFFF"/>
        </w:rPr>
        <w:t>is</w:t>
      </w:r>
      <w:r w:rsidRPr="00DC5A77">
        <w:rPr>
          <w:shd w:val="clear" w:color="auto" w:fill="FFFFFF"/>
        </w:rPr>
        <w:t xml:space="preserve"> critical for neurological disease</w:t>
      </w:r>
      <w:r w:rsidR="001535DB" w:rsidRPr="00DC5A77">
        <w:rPr>
          <w:shd w:val="clear" w:color="auto" w:fill="FFFFFF"/>
        </w:rPr>
        <w:t>s</w:t>
      </w:r>
      <w:r w:rsidRPr="00DC5A77">
        <w:rPr>
          <w:shd w:val="clear" w:color="auto" w:fill="FFFFFF"/>
        </w:rPr>
        <w:t xml:space="preserve"> as it aids in the </w:t>
      </w:r>
      <w:r w:rsidR="52DF4BDF" w:rsidRPr="00DC5A77">
        <w:rPr>
          <w:shd w:val="clear" w:color="auto" w:fill="FFFFFF"/>
        </w:rPr>
        <w:t xml:space="preserve">development </w:t>
      </w:r>
      <w:r w:rsidRPr="00DC5A77">
        <w:rPr>
          <w:shd w:val="clear" w:color="auto" w:fill="FFFFFF"/>
        </w:rPr>
        <w:t xml:space="preserve">of potential therapeutic strategies. </w:t>
      </w:r>
      <w:r w:rsidR="004F6AB7" w:rsidRPr="00DC5A77">
        <w:rPr>
          <w:shd w:val="clear" w:color="auto" w:fill="FFFFFF"/>
        </w:rPr>
        <w:t>While animal</w:t>
      </w:r>
      <w:r w:rsidRPr="00DC5A77">
        <w:rPr>
          <w:shd w:val="clear" w:color="auto" w:fill="FFFFFF"/>
        </w:rPr>
        <w:t xml:space="preserve"> models have historically been the gold standard for researching </w:t>
      </w:r>
      <w:r w:rsidR="003B6A83" w:rsidRPr="00DC5A77">
        <w:rPr>
          <w:shd w:val="clear" w:color="auto" w:fill="FFFFFF"/>
        </w:rPr>
        <w:t>diseases of the nervous system</w:t>
      </w:r>
      <w:r w:rsidRPr="00DC5A77">
        <w:rPr>
          <w:shd w:val="clear" w:color="auto" w:fill="FFFFFF"/>
        </w:rPr>
        <w:t>, the direct translation of potential therapies into a clinical setting</w:t>
      </w:r>
      <w:r w:rsidR="003852E5" w:rsidRPr="00DC5A77">
        <w:rPr>
          <w:shd w:val="clear" w:color="auto" w:fill="FFFFFF"/>
        </w:rPr>
        <w:t xml:space="preserve"> </w:t>
      </w:r>
      <w:r w:rsidR="001535DB" w:rsidRPr="00DC5A77">
        <w:rPr>
          <w:shd w:val="clear" w:color="auto" w:fill="FFFFFF"/>
        </w:rPr>
        <w:t>often shows</w:t>
      </w:r>
      <w:r w:rsidRPr="00DC5A77">
        <w:rPr>
          <w:shd w:val="clear" w:color="auto" w:fill="FFFFFF"/>
        </w:rPr>
        <w:t xml:space="preserve"> limited success</w:t>
      </w:r>
      <w:r w:rsidR="00C500CE" w:rsidRPr="00DC5A77">
        <w:rPr>
          <w:shd w:val="clear" w:color="auto" w:fill="FFFFFF"/>
        </w:rPr>
        <w:fldChar w:fldCharType="begin">
          <w:fldData xml:space="preserve">PEVuZE5vdGU+PENpdGU+PEF1dGhvcj5MZWVuYWFyczwvQXV0aG9yPjxZZWFyPjIwMTk8L1llYXI+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</w:fldData>
        </w:fldChar>
      </w:r>
      <w:r w:rsidR="00A77E66" w:rsidRPr="00DC5A77">
        <w:rPr>
          <w:shd w:val="clear" w:color="auto" w:fill="FFFFFF"/>
        </w:rPr>
        <w:instrText xml:space="preserve"> ADDIN EN.CITE </w:instrText>
      </w:r>
      <w:r w:rsidR="00A77E66" w:rsidRPr="00DC5A77">
        <w:rPr>
          <w:shd w:val="clear" w:color="auto" w:fill="FFFFFF"/>
        </w:rPr>
        <w:fldChar w:fldCharType="begin">
          <w:fldData xml:space="preserve">PEVuZE5vdGU+PENpdGU+PEF1dGhvcj5MZWVuYWFyczwvQXV0aG9yPjxZZWFyPjIwMTk8L1llYXI+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</w:fldData>
        </w:fldChar>
      </w:r>
      <w:r w:rsidR="00A77E66" w:rsidRPr="00DC5A77">
        <w:rPr>
          <w:shd w:val="clear" w:color="auto" w:fill="FFFFFF"/>
        </w:rPr>
        <w:instrText xml:space="preserve"> ADDIN EN.CITE.DATA </w:instrText>
      </w:r>
      <w:r w:rsidR="00A77E66" w:rsidRPr="00DC5A77">
        <w:rPr>
          <w:shd w:val="clear" w:color="auto" w:fill="FFFFFF"/>
        </w:rPr>
      </w:r>
      <w:r w:rsidR="00A77E66" w:rsidRPr="00DC5A77">
        <w:rPr>
          <w:shd w:val="clear" w:color="auto" w:fill="FFFFFF"/>
        </w:rPr>
        <w:fldChar w:fldCharType="end"/>
      </w:r>
      <w:r w:rsidR="00C500CE" w:rsidRPr="00DC5A77">
        <w:rPr>
          <w:shd w:val="clear" w:color="auto" w:fill="FFFFFF"/>
        </w:rPr>
      </w:r>
      <w:r w:rsidR="00C500CE" w:rsidRPr="00DC5A77">
        <w:rPr>
          <w:shd w:val="clear" w:color="auto" w:fill="FFFFFF"/>
        </w:rPr>
        <w:fldChar w:fldCharType="separate"/>
      </w:r>
      <w:r w:rsidR="00A77E66" w:rsidRPr="00DC5A77">
        <w:rPr>
          <w:noProof/>
          <w:shd w:val="clear" w:color="auto" w:fill="FFFFFF"/>
          <w:vertAlign w:val="superscript"/>
        </w:rPr>
        <w:t>1-3</w:t>
      </w:r>
      <w:r w:rsidR="00C500CE" w:rsidRPr="00DC5A77">
        <w:rPr>
          <w:shd w:val="clear" w:color="auto" w:fill="FFFFFF"/>
        </w:rPr>
        <w:fldChar w:fldCharType="end"/>
      </w:r>
      <w:r w:rsidRPr="00DC5A77">
        <w:rPr>
          <w:shd w:val="clear" w:color="auto" w:fill="FFFFFF"/>
        </w:rPr>
        <w:t xml:space="preserve">. </w:t>
      </w:r>
      <w:r w:rsidR="001535DB" w:rsidRPr="00DC5A77">
        <w:rPr>
          <w:shd w:val="clear" w:color="auto" w:fill="FFFFFF"/>
        </w:rPr>
        <w:t xml:space="preserve">Reasons for the lack of translation are lack of variability of genetic background and mutations in mice, </w:t>
      </w:r>
      <w:r w:rsidR="004A58FE" w:rsidRPr="00DC5A77">
        <w:rPr>
          <w:shd w:val="clear" w:color="auto" w:fill="FFFFFF"/>
        </w:rPr>
        <w:t>incomplete display of disease phenotypes and variation in drug sensitivity or dosing</w:t>
      </w:r>
      <w:r w:rsidR="4CFCE79D" w:rsidRPr="00DC5A77">
        <w:rPr>
          <w:shd w:val="clear" w:color="auto" w:fill="FFFFFF"/>
        </w:rPr>
        <w:t xml:space="preserve"> in human patients that are not pictured well in inbred mouse strains</w:t>
      </w:r>
      <w:r w:rsidR="004A58FE" w:rsidRPr="00DC5A77">
        <w:rPr>
          <w:shd w:val="clear" w:color="auto" w:fill="FFFFFF"/>
        </w:rPr>
        <w:t>.</w:t>
      </w:r>
      <w:r w:rsidRPr="00DC5A77">
        <w:rPr>
          <w:shd w:val="clear" w:color="auto" w:fill="FFFFFF"/>
        </w:rPr>
        <w:t xml:space="preserve"> Furthermore, for man</w:t>
      </w:r>
      <w:r w:rsidR="004A58FE" w:rsidRPr="00DC5A77">
        <w:rPr>
          <w:shd w:val="clear" w:color="auto" w:fill="FFFFFF"/>
        </w:rPr>
        <w:t xml:space="preserve">y </w:t>
      </w:r>
      <w:r w:rsidRPr="00DC5A77">
        <w:rPr>
          <w:shd w:val="clear" w:color="auto" w:fill="FFFFFF"/>
        </w:rPr>
        <w:t>rare neurological disorders</w:t>
      </w:r>
      <w:r w:rsidR="004A58FE" w:rsidRPr="00DC5A77">
        <w:rPr>
          <w:shd w:val="clear" w:color="auto" w:fill="FFFFFF"/>
        </w:rPr>
        <w:t>,</w:t>
      </w:r>
      <w:r w:rsidRPr="00DC5A77">
        <w:rPr>
          <w:shd w:val="clear" w:color="auto" w:fill="FFFFFF"/>
        </w:rPr>
        <w:t xml:space="preserve"> no </w:t>
      </w:r>
      <w:r w:rsidR="004A58FE" w:rsidRPr="00DC5A77">
        <w:rPr>
          <w:shd w:val="clear" w:color="auto" w:fill="FFFFFF"/>
        </w:rPr>
        <w:t xml:space="preserve">or few </w:t>
      </w:r>
      <w:r w:rsidRPr="00DC5A77">
        <w:rPr>
          <w:shd w:val="clear" w:color="auto" w:fill="FFFFFF"/>
        </w:rPr>
        <w:t xml:space="preserve">animal models </w:t>
      </w:r>
      <w:r w:rsidR="004A58FE" w:rsidRPr="00DC5A77">
        <w:rPr>
          <w:shd w:val="clear" w:color="auto" w:fill="FFFFFF"/>
        </w:rPr>
        <w:t xml:space="preserve">are </w:t>
      </w:r>
      <w:r w:rsidRPr="00DC5A77">
        <w:rPr>
          <w:shd w:val="clear" w:color="auto" w:fill="FFFFFF"/>
        </w:rPr>
        <w:t xml:space="preserve">available. </w:t>
      </w:r>
      <w:r w:rsidR="004A58FE" w:rsidRPr="00DC5A77">
        <w:rPr>
          <w:shd w:val="clear" w:color="auto" w:fill="FFFFFF"/>
        </w:rPr>
        <w:t>S</w:t>
      </w:r>
      <w:r w:rsidRPr="00DC5A77">
        <w:rPr>
          <w:shd w:val="clear" w:color="auto" w:fill="FFFFFF"/>
        </w:rPr>
        <w:t xml:space="preserve">tudying disease mechanisms </w:t>
      </w:r>
      <w:r w:rsidR="00CD352F" w:rsidRPr="00DC5A77">
        <w:rPr>
          <w:shd w:val="clear" w:color="auto" w:fill="FFFFFF"/>
        </w:rPr>
        <w:t>directly in relevant human cell types</w:t>
      </w:r>
      <w:r w:rsidRPr="00DC5A77">
        <w:rPr>
          <w:shd w:val="clear" w:color="auto" w:fill="FFFFFF"/>
        </w:rPr>
        <w:t xml:space="preserve"> could facilitate</w:t>
      </w:r>
      <w:r w:rsidR="004A58FE" w:rsidRPr="00DC5A77">
        <w:rPr>
          <w:shd w:val="clear" w:color="auto" w:fill="FFFFFF"/>
        </w:rPr>
        <w:t xml:space="preserve"> research and</w:t>
      </w:r>
      <w:r w:rsidRPr="00DC5A77">
        <w:rPr>
          <w:shd w:val="clear" w:color="auto" w:fill="FFFFFF"/>
        </w:rPr>
        <w:t xml:space="preserve"> improve</w:t>
      </w:r>
      <w:r w:rsidR="004A58FE" w:rsidRPr="00DC5A77">
        <w:rPr>
          <w:shd w:val="clear" w:color="auto" w:fill="FFFFFF"/>
        </w:rPr>
        <w:t xml:space="preserve"> translation to the clinic</w:t>
      </w:r>
      <w:r w:rsidRPr="00DC5A77">
        <w:rPr>
          <w:shd w:val="clear" w:color="auto" w:fill="FFFFFF"/>
        </w:rPr>
        <w:t xml:space="preserve">. </w:t>
      </w:r>
      <w:r w:rsidR="004A58FE" w:rsidRPr="00DC5A77">
        <w:rPr>
          <w:shd w:val="clear" w:color="auto" w:fill="FFFFFF"/>
        </w:rPr>
        <w:t xml:space="preserve">For CNS disorders, primary human cells are difficult to retrieve and represent a very limited source as biopsies are invasive or can only be </w:t>
      </w:r>
      <w:r w:rsidR="5A546EBF" w:rsidRPr="00DC5A77">
        <w:rPr>
          <w:shd w:val="clear" w:color="auto" w:fill="FFFFFF"/>
        </w:rPr>
        <w:t>retrieved</w:t>
      </w:r>
      <w:r w:rsidR="004A58FE" w:rsidRPr="00DC5A77">
        <w:rPr>
          <w:shd w:val="clear" w:color="auto" w:fill="FFFFFF"/>
        </w:rPr>
        <w:t xml:space="preserve"> post-mortem at the end-stage of the disease.</w:t>
      </w:r>
      <w:r w:rsidRPr="00DC5A77">
        <w:rPr>
          <w:shd w:val="clear" w:color="auto" w:fill="FFFFFF"/>
        </w:rPr>
        <w:t xml:space="preserve"> </w:t>
      </w:r>
      <w:r w:rsidR="004A58FE" w:rsidRPr="00DC5A77">
        <w:rPr>
          <w:shd w:val="clear" w:color="auto" w:fill="FFFFFF"/>
        </w:rPr>
        <w:t>In the past 15 years</w:t>
      </w:r>
      <w:r w:rsidR="00CD352F" w:rsidRPr="00DC5A77">
        <w:rPr>
          <w:shd w:val="clear" w:color="auto" w:fill="FFFFFF"/>
        </w:rPr>
        <w:t>, t</w:t>
      </w:r>
      <w:r w:rsidR="00552136" w:rsidRPr="00DC5A77">
        <w:rPr>
          <w:shd w:val="clear" w:color="auto" w:fill="FFFFFF"/>
        </w:rPr>
        <w:t xml:space="preserve">he </w:t>
      </w:r>
      <w:r w:rsidR="00CD352F" w:rsidRPr="00DC5A77">
        <w:rPr>
          <w:shd w:val="clear" w:color="auto" w:fill="FFFFFF"/>
        </w:rPr>
        <w:t xml:space="preserve">development </w:t>
      </w:r>
      <w:r w:rsidR="00552136" w:rsidRPr="00DC5A77">
        <w:rPr>
          <w:shd w:val="clear" w:color="auto" w:fill="FFFFFF"/>
        </w:rPr>
        <w:t xml:space="preserve">of cellular reprogramming technology has rapidly expanded the ability to model human </w:t>
      </w:r>
      <w:r w:rsidR="287348C3" w:rsidRPr="00DC5A77">
        <w:rPr>
          <w:shd w:val="clear" w:color="auto" w:fill="FFFFFF"/>
        </w:rPr>
        <w:t xml:space="preserve">neurological and neurodegenerative </w:t>
      </w:r>
      <w:r w:rsidR="00552136" w:rsidRPr="00DC5A77">
        <w:rPr>
          <w:shd w:val="clear" w:color="auto" w:fill="FFFFFF"/>
        </w:rPr>
        <w:t>disease</w:t>
      </w:r>
      <w:r w:rsidR="004A58FE" w:rsidRPr="00DC5A77">
        <w:rPr>
          <w:shd w:val="clear" w:color="auto" w:fill="FFFFFF"/>
        </w:rPr>
        <w:t>s</w:t>
      </w:r>
      <w:r w:rsidR="00552136" w:rsidRPr="00DC5A77">
        <w:rPr>
          <w:shd w:val="clear" w:color="auto" w:fill="FFFFFF"/>
        </w:rPr>
        <w:t xml:space="preserve"> </w:t>
      </w:r>
      <w:r w:rsidR="00C462D1" w:rsidRPr="00DC5A77">
        <w:rPr>
          <w:shd w:val="clear" w:color="auto" w:fill="FFFFFF"/>
        </w:rPr>
        <w:t>in vitro</w:t>
      </w:r>
      <w:r w:rsidR="00552136" w:rsidRPr="00DC5A77">
        <w:rPr>
          <w:shd w:val="clear" w:color="auto" w:fill="FFFFFF"/>
        </w:rPr>
        <w:t xml:space="preserve">. </w:t>
      </w:r>
    </w:p>
    <w:p w14:paraId="4EA85D38" w14:textId="77777777" w:rsidR="00CD352F" w:rsidRPr="00DC5A77" w:rsidRDefault="00CD352F" w:rsidP="00BB618C">
      <w:pPr>
        <w:rPr>
          <w:shd w:val="clear" w:color="auto" w:fill="FFFFFF"/>
        </w:rPr>
      </w:pPr>
    </w:p>
    <w:p w14:paraId="690AF75E" w14:textId="1A12C30F" w:rsidR="007949B6" w:rsidRPr="00DC5A77" w:rsidRDefault="00552136" w:rsidP="00BB618C">
      <w:r w:rsidRPr="00DC5A77">
        <w:rPr>
          <w:shd w:val="clear" w:color="auto" w:fill="FFFFFF"/>
        </w:rPr>
        <w:t xml:space="preserve">Traditional methods of cell reprogramming involve </w:t>
      </w:r>
      <w:r w:rsidR="00545EDE" w:rsidRPr="00DC5A77">
        <w:rPr>
          <w:shd w:val="clear" w:color="auto" w:fill="FFFFFF"/>
        </w:rPr>
        <w:t xml:space="preserve">reprogramming </w:t>
      </w:r>
      <w:r w:rsidR="3884B85F" w:rsidRPr="00DC5A77">
        <w:t>fibroblasts</w:t>
      </w:r>
      <w:r w:rsidR="00545EDE" w:rsidRPr="00DC5A77">
        <w:t xml:space="preserve"> or other cell types</w:t>
      </w:r>
      <w:r w:rsidR="3884B85F" w:rsidRPr="00DC5A77">
        <w:t xml:space="preserve"> into </w:t>
      </w:r>
      <w:r w:rsidR="48290FD7" w:rsidRPr="00DC5A77">
        <w:t xml:space="preserve">induced </w:t>
      </w:r>
      <w:r w:rsidRPr="00DC5A77">
        <w:rPr>
          <w:shd w:val="clear" w:color="auto" w:fill="FFFFFF"/>
        </w:rPr>
        <w:t xml:space="preserve">pluripotent </w:t>
      </w:r>
      <w:r w:rsidR="00545EDE" w:rsidRPr="00DC5A77">
        <w:rPr>
          <w:shd w:val="clear" w:color="auto" w:fill="FFFFFF"/>
        </w:rPr>
        <w:t xml:space="preserve">stem </w:t>
      </w:r>
      <w:r w:rsidRPr="00DC5A77">
        <w:rPr>
          <w:shd w:val="clear" w:color="auto" w:fill="FFFFFF"/>
        </w:rPr>
        <w:t>cell</w:t>
      </w:r>
      <w:r w:rsidR="00545EDE" w:rsidRPr="00DC5A77">
        <w:rPr>
          <w:shd w:val="clear" w:color="auto" w:fill="FFFFFF"/>
        </w:rPr>
        <w:t xml:space="preserve">s </w:t>
      </w:r>
      <w:r w:rsidR="592FC4FB" w:rsidRPr="00DC5A77">
        <w:rPr>
          <w:shd w:val="clear" w:color="auto" w:fill="FFFFFF"/>
        </w:rPr>
        <w:t xml:space="preserve">(iPSCs) </w:t>
      </w:r>
      <w:r w:rsidR="00545EDE" w:rsidRPr="00DC5A77">
        <w:rPr>
          <w:shd w:val="clear" w:color="auto" w:fill="FFFFFF"/>
        </w:rPr>
        <w:t>capable of differentiating into cell types from all three germ layers</w:t>
      </w:r>
      <w:r w:rsidR="00C730A4" w:rsidRPr="00DC5A77">
        <w:rPr>
          <w:shd w:val="clear" w:color="auto" w:fill="FFFFFF"/>
        </w:rPr>
        <w:fldChar w:fldCharType="begin"/>
      </w:r>
      <w:r w:rsidR="00D33C72" w:rsidRPr="00DC5A77">
        <w:rPr>
          <w:shd w:val="clear" w:color="auto" w:fill="FFFFFF"/>
        </w:rPr>
        <w:instrText xml:space="preserve"> ADDIN EN.CITE &lt;EndNote&gt;&lt;Cite&gt;&lt;Author&gt;Ladewig&lt;/Author&gt;&lt;Year&gt;2013&lt;/Year&gt;&lt;RecNum&gt;6&lt;/RecNum&gt;&lt;DisplayText&gt;&lt;style face="superscript"&gt;4&lt;/style&gt;&lt;/DisplayText&gt;&lt;record&gt;&lt;rec-number&gt;6&lt;/rec-number&gt;&lt;foreign-keys&gt;&lt;key app="EN" db-id="zrsxddwavpr0r9exxekp2t0pf0wz029v2w2s" timestamp="0"&gt;6&lt;/key&gt;&lt;/foreign-keys&gt;&lt;ref-type name="Journal Article"&gt;17&lt;/ref-type&gt;&lt;contributors&gt;&lt;authors&gt;&lt;author&gt;Ladewig, J.&lt;/author&gt;&lt;author&gt;Koch, P.&lt;/author&gt;&lt;author&gt;Brustle, O.&lt;/author&gt;&lt;/authors&gt;&lt;/contributors&gt;&lt;auth-address&gt;Institute of Reconstructive Neurobiology, LIFE &amp;amp; BRAIN Center, University of Bonn, Sigmund Freud Strasse 25, 53127 Bonn, Germany.&lt;/auth-address&gt;&lt;titles&gt;&lt;title&gt;Leveling Waddington: the emergence of direct programming and the loss of cell fate hierarchies&lt;/title&gt;&lt;secondary-title&gt;Nat Rev Mol Cell Biol&lt;/secondary-title&gt;&lt;/titles&gt;&lt;periodical&gt;&lt;full-title&gt;Nat Rev Mol Cell Biol&lt;/full-title&gt;&lt;/periodical&gt;&lt;pages&gt;225-36&lt;/pages&gt;&lt;volume&gt;14&lt;/volume&gt;&lt;number&gt;4&lt;/number&gt;&lt;edition&gt;2013/07/13&lt;/edition&gt;&lt;keywords&gt;&lt;keyword&gt;Animals&lt;/keyword&gt;&lt;keyword&gt;*Cell Differentiation&lt;/keyword&gt;&lt;keyword&gt;Cell Lineage&lt;/keyword&gt;&lt;keyword&gt;Ectoderm/cytology&lt;/keyword&gt;&lt;keyword&gt;Endoderm/cytology&lt;/keyword&gt;&lt;keyword&gt;*Epigenesis, Genetic&lt;/keyword&gt;&lt;keyword&gt;Humans&lt;/keyword&gt;&lt;keyword&gt;Mesoderm/cytology&lt;/keyword&gt;&lt;keyword&gt;*Models, Genetic&lt;/keyword&gt;&lt;keyword&gt;Stem Cells/*physiology&lt;/keyword&gt;&lt;/keywords&gt;&lt;dates&gt;&lt;year&gt;2013&lt;/year&gt;&lt;pub-dates&gt;&lt;date&gt;Apr&lt;/date&gt;&lt;/pub-dates&gt;&lt;/dates&gt;&lt;isbn&gt;1471-0080 (Electronic)&amp;#xD;1471-0072 (Linking)&lt;/isbn&gt;&lt;accession-num&gt;23847783&lt;/accession-num&gt;&lt;urls&gt;&lt;related-urls&gt;&lt;url&gt;https://www.ncbi.nlm.nih.gov/pubmed/23847783&lt;/url&gt;&lt;/related-urls&gt;&lt;/urls&gt;&lt;/record&gt;&lt;/Cite&gt;&lt;/EndNote&gt;</w:instrText>
      </w:r>
      <w:r w:rsidR="00C730A4" w:rsidRPr="00DC5A77">
        <w:rPr>
          <w:shd w:val="clear" w:color="auto" w:fill="FFFFFF"/>
        </w:rPr>
        <w:fldChar w:fldCharType="separate"/>
      </w:r>
      <w:r w:rsidR="00A77E66" w:rsidRPr="00DC5A77">
        <w:rPr>
          <w:noProof/>
          <w:shd w:val="clear" w:color="auto" w:fill="FFFFFF"/>
          <w:vertAlign w:val="superscript"/>
        </w:rPr>
        <w:t>4</w:t>
      </w:r>
      <w:r w:rsidR="00C730A4" w:rsidRPr="00DC5A77">
        <w:rPr>
          <w:shd w:val="clear" w:color="auto" w:fill="FFFFFF"/>
        </w:rPr>
        <w:fldChar w:fldCharType="end"/>
      </w:r>
      <w:r w:rsidRPr="00DC5A77">
        <w:rPr>
          <w:shd w:val="clear" w:color="auto" w:fill="FFFFFF"/>
        </w:rPr>
        <w:t xml:space="preserve">. Takahashi and Yamanaka were the first to show that </w:t>
      </w:r>
      <w:r w:rsidR="004A58FE" w:rsidRPr="00DC5A77">
        <w:rPr>
          <w:shd w:val="clear" w:color="auto" w:fill="FFFFFF"/>
        </w:rPr>
        <w:t xml:space="preserve">re-expression of four stem cell </w:t>
      </w:r>
      <w:r w:rsidRPr="00DC5A77">
        <w:rPr>
          <w:shd w:val="clear" w:color="auto" w:fill="FFFFFF"/>
        </w:rPr>
        <w:t xml:space="preserve">transcription factors </w:t>
      </w:r>
      <w:r w:rsidR="004A58FE" w:rsidRPr="00DC5A77">
        <w:rPr>
          <w:shd w:val="clear" w:color="auto" w:fill="FFFFFF"/>
        </w:rPr>
        <w:t xml:space="preserve">is sufficient to </w:t>
      </w:r>
      <w:r w:rsidRPr="00DC5A77">
        <w:rPr>
          <w:shd w:val="clear" w:color="auto" w:fill="FFFFFF"/>
        </w:rPr>
        <w:t xml:space="preserve">redirect somatic cells </w:t>
      </w:r>
      <w:r w:rsidR="00D96D5D" w:rsidRPr="00DC5A77">
        <w:rPr>
          <w:shd w:val="clear" w:color="auto" w:fill="FFFFFF"/>
        </w:rPr>
        <w:t xml:space="preserve">to become </w:t>
      </w:r>
      <w:r w:rsidR="59007284" w:rsidRPr="00DC5A77">
        <w:rPr>
          <w:shd w:val="clear" w:color="auto" w:fill="FFFFFF"/>
        </w:rPr>
        <w:t>iPSCs</w:t>
      </w:r>
      <w:r w:rsidR="00C730A4" w:rsidRPr="00DC5A77">
        <w:rPr>
          <w:shd w:val="clear" w:color="auto" w:fill="FFFFFF"/>
        </w:rPr>
        <w:fldChar w:fldCharType="begin">
          <w:fldData xml:space="preserve">PEVuZE5vdGU+PENpdGU+PEF1dGhvcj5UYWthaGFzaGk8L0F1dGhvcj48WWVhcj4yMDA2PC9ZZWFy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</w:fldData>
        </w:fldChar>
      </w:r>
      <w:r w:rsidR="00A77E66" w:rsidRPr="00DC5A77">
        <w:rPr>
          <w:shd w:val="clear" w:color="auto" w:fill="FFFFFF"/>
        </w:rPr>
        <w:instrText xml:space="preserve"> ADDIN EN.CITE </w:instrText>
      </w:r>
      <w:r w:rsidR="00A77E66" w:rsidRPr="00DC5A77">
        <w:rPr>
          <w:shd w:val="clear" w:color="auto" w:fill="FFFFFF"/>
        </w:rPr>
        <w:fldChar w:fldCharType="begin">
          <w:fldData xml:space="preserve">PEVuZE5vdGU+PENpdGU+PEF1dGhvcj5UYWthaGFzaGk8L0F1dGhvcj48WWVhcj4yMDA2PC9ZZWFy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</w:fldData>
        </w:fldChar>
      </w:r>
      <w:r w:rsidR="00A77E66" w:rsidRPr="00DC5A77">
        <w:rPr>
          <w:shd w:val="clear" w:color="auto" w:fill="FFFFFF"/>
        </w:rPr>
        <w:instrText xml:space="preserve"> ADDIN EN.CITE.DATA </w:instrText>
      </w:r>
      <w:r w:rsidR="00A77E66" w:rsidRPr="00DC5A77">
        <w:rPr>
          <w:shd w:val="clear" w:color="auto" w:fill="FFFFFF"/>
        </w:rPr>
      </w:r>
      <w:r w:rsidR="00A77E66" w:rsidRPr="00DC5A77">
        <w:rPr>
          <w:shd w:val="clear" w:color="auto" w:fill="FFFFFF"/>
        </w:rPr>
        <w:fldChar w:fldCharType="end"/>
      </w:r>
      <w:r w:rsidR="00C730A4" w:rsidRPr="00DC5A77">
        <w:rPr>
          <w:shd w:val="clear" w:color="auto" w:fill="FFFFFF"/>
        </w:rPr>
      </w:r>
      <w:r w:rsidR="00C730A4" w:rsidRPr="00DC5A77">
        <w:rPr>
          <w:shd w:val="clear" w:color="auto" w:fill="FFFFFF"/>
        </w:rPr>
        <w:fldChar w:fldCharType="separate"/>
      </w:r>
      <w:r w:rsidR="00A77E66" w:rsidRPr="00DC5A77">
        <w:rPr>
          <w:noProof/>
          <w:shd w:val="clear" w:color="auto" w:fill="FFFFFF"/>
          <w:vertAlign w:val="superscript"/>
        </w:rPr>
        <w:t>5</w:t>
      </w:r>
      <w:r w:rsidR="00C730A4" w:rsidRPr="00DC5A77">
        <w:rPr>
          <w:shd w:val="clear" w:color="auto" w:fill="FFFFFF"/>
        </w:rPr>
        <w:fldChar w:fldCharType="end"/>
      </w:r>
      <w:r w:rsidR="00D96D5D" w:rsidRPr="00DC5A77">
        <w:rPr>
          <w:shd w:val="clear" w:color="auto" w:fill="FFFFFF"/>
        </w:rPr>
        <w:t>. iPSCs can</w:t>
      </w:r>
      <w:r w:rsidRPr="00DC5A77">
        <w:rPr>
          <w:shd w:val="clear" w:color="auto" w:fill="FFFFFF"/>
        </w:rPr>
        <w:t xml:space="preserve"> then be further differentiated </w:t>
      </w:r>
      <w:r w:rsidR="00D96D5D" w:rsidRPr="00DC5A77">
        <w:rPr>
          <w:shd w:val="clear" w:color="auto" w:fill="FFFFFF"/>
        </w:rPr>
        <w:t>in</w:t>
      </w:r>
      <w:r w:rsidRPr="00DC5A77">
        <w:rPr>
          <w:shd w:val="clear" w:color="auto" w:fill="FFFFFF"/>
        </w:rPr>
        <w:t>to specific cell</w:t>
      </w:r>
      <w:r w:rsidR="00545EDE" w:rsidRPr="00DC5A77">
        <w:rPr>
          <w:shd w:val="clear" w:color="auto" w:fill="FFFFFF"/>
        </w:rPr>
        <w:t xml:space="preserve"> </w:t>
      </w:r>
      <w:r w:rsidRPr="00DC5A77">
        <w:rPr>
          <w:shd w:val="clear" w:color="auto" w:fill="FFFFFF"/>
        </w:rPr>
        <w:t>types. However, the drawback of this process is that it is labor intensive</w:t>
      </w:r>
      <w:r w:rsidR="00D96D5D" w:rsidRPr="00DC5A77">
        <w:rPr>
          <w:shd w:val="clear" w:color="auto" w:fill="FFFFFF"/>
        </w:rPr>
        <w:t xml:space="preserve"> and</w:t>
      </w:r>
      <w:r w:rsidRPr="00DC5A77">
        <w:rPr>
          <w:shd w:val="clear" w:color="auto" w:fill="FFFFFF"/>
        </w:rPr>
        <w:t xml:space="preserve"> time consuming</w:t>
      </w:r>
      <w:r w:rsidR="00D96D5D" w:rsidRPr="00DC5A77">
        <w:rPr>
          <w:shd w:val="clear" w:color="auto" w:fill="FFFFFF"/>
        </w:rPr>
        <w:t xml:space="preserve"> to generate and isolate stable stem cell clones. Somatic mutations or specific aberrancies of the mother cell are also maintained in the stem cell clone and can impact results of the study</w:t>
      </w:r>
      <w:r w:rsidR="00865F66" w:rsidRPr="00DC5A77">
        <w:rPr>
          <w:shd w:val="clear" w:color="auto" w:fill="FFFFFF"/>
        </w:rPr>
        <w:fldChar w:fldCharType="begin"/>
      </w:r>
      <w:r w:rsidR="00A77E66" w:rsidRPr="00DC5A77">
        <w:rPr>
          <w:shd w:val="clear" w:color="auto" w:fill="FFFFFF"/>
        </w:rPr>
        <w:instrText xml:space="preserve"> ADDIN EN.CITE &lt;EndNote&gt;&lt;Cite&gt;&lt;Author&gt;Hamada&lt;/Author&gt;&lt;Year&gt;2012&lt;/Year&gt;&lt;RecNum&gt;16&lt;/RecNum&gt;&lt;DisplayText&gt;&lt;style face="superscript"&gt;6&lt;/style&gt;&lt;/DisplayText&gt;&lt;record&gt;&lt;rec-number&gt;16&lt;/rec-number&gt;&lt;foreign-keys&gt;&lt;key app="EN" db-id="zrsxddwavpr0r9exxekp2t0pf0wz029v2w2s" timestamp="1599143792"&gt;16&lt;/key&gt;&lt;/foreign-keys&gt;&lt;ref-type name="Journal Article"&gt;17&lt;/ref-type&gt;&lt;contributors&gt;&lt;authors&gt;&lt;author&gt;Hamada, M.&lt;/author&gt;&lt;author&gt;Malureanu, L. A.&lt;/author&gt;&lt;author&gt;Wijshake, T.&lt;/author&gt;&lt;author&gt;Zhou, W.&lt;/author&gt;&lt;author&gt;van Deursen, J. M.&lt;/author&gt;&lt;/authors&gt;&lt;/contributors&gt;&lt;auth-address&gt;Department of Biochemistry and Molecular Biology, Mayo Clinic, Rochester, Minnesota, United States of America.&lt;/auth-address&gt;&lt;titles&gt;&lt;title&gt;Reprogramming to pluripotency can conceal somatic cell chromosomal instability&lt;/title&gt;&lt;secondary-title&gt;PLoS Genet&lt;/secondary-title&gt;&lt;/titles&gt;&lt;periodical&gt;&lt;full-title&gt;PLoS Genet&lt;/full-title&gt;&lt;/periodical&gt;&lt;pages&gt;e1002913&lt;/pages&gt;&lt;volume&gt;8&lt;/volume&gt;&lt;number&gt;8&lt;/number&gt;&lt;edition&gt;2012/09/07&lt;/edition&gt;&lt;keywords&gt;&lt;keyword&gt;*Aneuploidy&lt;/keyword&gt;&lt;keyword&gt;Animals&lt;/keyword&gt;&lt;keyword&gt;Cell Cycle Proteins&lt;/keyword&gt;&lt;keyword&gt;Cell Differentiation/*genetics&lt;/keyword&gt;&lt;keyword&gt;Cell Line&lt;/keyword&gt;&lt;keyword&gt;Chromosomal Instability/*genetics&lt;/keyword&gt;&lt;keyword&gt;Fibroblasts&lt;/keyword&gt;&lt;keyword&gt;Humans&lt;/keyword&gt;&lt;keyword&gt;*Induced Pluripotent Stem Cells/cytology/metabolism&lt;/keyword&gt;&lt;keyword&gt;Mice&lt;/keyword&gt;&lt;keyword&gt;Molecular Chaperones/genetics/metabolism&lt;/keyword&gt;&lt;keyword&gt;Nuclear Pore Complex Proteins/genetics/metabolism&lt;/keyword&gt;&lt;keyword&gt;Protein-Serine-Threonine Kinases/genetics/metabolism&lt;/keyword&gt;&lt;/keywords&gt;&lt;dates&gt;&lt;year&gt;2012&lt;/year&gt;&lt;/dates&gt;&lt;isbn&gt;1553-7404 (Electronic)&amp;#xD;1553-7390 (Linking)&lt;/isbn&gt;&lt;accession-num&gt;22952451&lt;/accession-num&gt;&lt;urls&gt;&lt;related-urls&gt;&lt;url&gt;https://www.ncbi.nlm.nih.gov/pubmed/22952451&lt;/url&gt;&lt;/related-urls&gt;&lt;/urls&gt;&lt;custom2&gt;PMC3431347&lt;/custom2&gt;&lt;electronic-resource-num&gt;10.1371/journal.pgen.1002913&lt;/electronic-resource-num&gt;&lt;/record&gt;&lt;/Cite&gt;&lt;/EndNote&gt;</w:instrText>
      </w:r>
      <w:r w:rsidR="00865F66" w:rsidRPr="00DC5A77">
        <w:rPr>
          <w:shd w:val="clear" w:color="auto" w:fill="FFFFFF"/>
        </w:rPr>
        <w:fldChar w:fldCharType="separate"/>
      </w:r>
      <w:r w:rsidR="00A77E66" w:rsidRPr="00DC5A77">
        <w:rPr>
          <w:noProof/>
          <w:shd w:val="clear" w:color="auto" w:fill="FFFFFF"/>
          <w:vertAlign w:val="superscript"/>
        </w:rPr>
        <w:t>6</w:t>
      </w:r>
      <w:r w:rsidR="00865F66" w:rsidRPr="00DC5A77">
        <w:rPr>
          <w:shd w:val="clear" w:color="auto" w:fill="FFFFFF"/>
        </w:rPr>
        <w:fldChar w:fldCharType="end"/>
      </w:r>
      <w:r w:rsidR="00D96D5D" w:rsidRPr="00DC5A77">
        <w:rPr>
          <w:shd w:val="clear" w:color="auto" w:fill="FFFFFF"/>
        </w:rPr>
        <w:t>. In addition, increasing evidence suggests that the reprogramming process to stem cells</w:t>
      </w:r>
      <w:r w:rsidRPr="00DC5A77">
        <w:rPr>
          <w:shd w:val="clear" w:color="auto" w:fill="FFFFFF"/>
        </w:rPr>
        <w:t xml:space="preserve"> erases </w:t>
      </w:r>
      <w:r w:rsidRPr="00DC5A77">
        <w:t>valuable epigenetic changes that could influence cellular disease mechanisms</w:t>
      </w:r>
      <w:r w:rsidR="00D4630D" w:rsidRPr="00DC5A77">
        <w:fldChar w:fldCharType="begin">
          <w:fldData xml:space="preserve">PEVuZE5vdGU+PENpdGU+PEF1dGhvcj5MYWRld2lnPC9BdXRob3I+PFllYXI+MjAxMzwvWWVhcj48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</w:fldData>
        </w:fldChar>
      </w:r>
      <w:r w:rsidR="00D4630D" w:rsidRPr="00DC5A77">
        <w:instrText xml:space="preserve"> ADDIN EN.CITE </w:instrText>
      </w:r>
      <w:r w:rsidR="00D4630D" w:rsidRPr="00DC5A77">
        <w:fldChar w:fldCharType="begin">
          <w:fldData xml:space="preserve">PEVuZE5vdGU+PENpdGU+PEF1dGhvcj5MYWRld2lnPC9BdXRob3I+PFllYXI+MjAxMzwvWWVhcj48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</w:fldData>
        </w:fldChar>
      </w:r>
      <w:r w:rsidR="00D4630D" w:rsidRPr="00DC5A77">
        <w:instrText xml:space="preserve"> ADDIN EN.CITE.DATA </w:instrText>
      </w:r>
      <w:r w:rsidR="00D4630D" w:rsidRPr="00DC5A77">
        <w:fldChar w:fldCharType="end"/>
      </w:r>
      <w:r w:rsidR="00D4630D" w:rsidRPr="00DC5A77">
        <w:fldChar w:fldCharType="separate"/>
      </w:r>
      <w:r w:rsidR="00D4630D" w:rsidRPr="00DC5A77">
        <w:rPr>
          <w:noProof/>
          <w:vertAlign w:val="superscript"/>
        </w:rPr>
        <w:t>4,7,8</w:t>
      </w:r>
      <w:r w:rsidR="00D4630D" w:rsidRPr="00DC5A77">
        <w:fldChar w:fldCharType="end"/>
      </w:r>
      <w:r w:rsidRPr="00DC5A77">
        <w:t xml:space="preserve">. In recent years, </w:t>
      </w:r>
      <w:r w:rsidR="00D96D5D" w:rsidRPr="00DC5A77">
        <w:t>researchers focused on modified reprogramming methods allowing a more direct generation of different cell types</w:t>
      </w:r>
      <w:r w:rsidRPr="00DC5A77">
        <w:rPr>
          <w:shd w:val="clear" w:color="auto" w:fill="FFFFFF"/>
        </w:rPr>
        <w:t xml:space="preserve"> while bypassing the pluripotent </w:t>
      </w:r>
      <w:r w:rsidR="00D96D5D" w:rsidRPr="00DC5A77">
        <w:rPr>
          <w:shd w:val="clear" w:color="auto" w:fill="FFFFFF"/>
        </w:rPr>
        <w:t xml:space="preserve">stem cell </w:t>
      </w:r>
      <w:r w:rsidRPr="00DC5A77">
        <w:rPr>
          <w:shd w:val="clear" w:color="auto" w:fill="FFFFFF"/>
        </w:rPr>
        <w:t>state</w:t>
      </w:r>
      <w:r w:rsidR="00D2125D" w:rsidRPr="00DC5A77">
        <w:rPr>
          <w:shd w:val="clear" w:color="auto" w:fill="FFFFFF"/>
        </w:rPr>
        <w:fldChar w:fldCharType="begin">
          <w:fldData xml:space="preserve">PEVuZE5vdGU+PENpdGU+PEF1dGhvcj5LZWxhaW5pPC9BdXRob3I+PFllYXI+MjAxNDwvWWVhcj48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Q2l0ZT48QXV0aG9yPlRpYW48L0F1dGhvcj48WWVhcj4yMDEy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LZWxhaW5pPC9BdXRob3I+PFllYXI+MjAxNDwvWWVhcj48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Q2l0ZT48QXV0aG9yPlRpYW48L0F1dGhvcj48WWVhcj4yMDEy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D2125D" w:rsidRPr="00DC5A77">
        <w:rPr>
          <w:shd w:val="clear" w:color="auto" w:fill="FFFFFF"/>
        </w:rPr>
      </w:r>
      <w:r w:rsidR="00D2125D" w:rsidRPr="00DC5A77">
        <w:rPr>
          <w:shd w:val="clear" w:color="auto" w:fill="FFFFFF"/>
        </w:rPr>
        <w:fldChar w:fldCharType="separate"/>
      </w:r>
      <w:r w:rsidR="00321B6F" w:rsidRPr="00DC5A77">
        <w:rPr>
          <w:noProof/>
          <w:shd w:val="clear" w:color="auto" w:fill="FFFFFF"/>
          <w:vertAlign w:val="superscript"/>
        </w:rPr>
        <w:t>9-12</w:t>
      </w:r>
      <w:r w:rsidR="00D2125D" w:rsidRPr="00DC5A77">
        <w:rPr>
          <w:shd w:val="clear" w:color="auto" w:fill="FFFFFF"/>
        </w:rPr>
        <w:fldChar w:fldCharType="end"/>
      </w:r>
      <w:bookmarkStart w:id="2" w:name="_Hlk61288388"/>
      <w:r w:rsidR="00321B6F" w:rsidRPr="00DC5A77">
        <w:rPr>
          <w:shd w:val="clear" w:color="auto" w:fill="FFFFFF"/>
        </w:rPr>
        <w:t xml:space="preserve"> (reviewed in </w:t>
      </w:r>
      <w:r w:rsidR="00321B6F" w:rsidRPr="00DC5A77">
        <w:rPr>
          <w:shd w:val="clear" w:color="auto" w:fill="FFFFFF"/>
        </w:rPr>
        <w:fldChar w:fldCharType="begin">
          <w:fldData xml:space="preserve">PEVuZE5vdGU+PENpdGU+PEF1dGhvcj5NZXJ0ZW5zPC9BdXRob3I+PFllYXI+MjAxNjwvWWVhcj48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NZXJ0ZW5zPC9BdXRob3I+PFllYXI+MjAxNjwvWWVhcj48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321B6F" w:rsidRPr="00DC5A77">
        <w:rPr>
          <w:shd w:val="clear" w:color="auto" w:fill="FFFFFF"/>
        </w:rPr>
      </w:r>
      <w:r w:rsidR="00321B6F" w:rsidRPr="00DC5A77">
        <w:rPr>
          <w:shd w:val="clear" w:color="auto" w:fill="FFFFFF"/>
        </w:rPr>
        <w:fldChar w:fldCharType="separate"/>
      </w:r>
      <w:r w:rsidR="00321B6F" w:rsidRPr="00DC5A77">
        <w:rPr>
          <w:noProof/>
          <w:shd w:val="clear" w:color="auto" w:fill="FFFFFF"/>
          <w:vertAlign w:val="superscript"/>
        </w:rPr>
        <w:t>13,14</w:t>
      </w:r>
      <w:r w:rsidR="00321B6F" w:rsidRPr="00DC5A77">
        <w:rPr>
          <w:shd w:val="clear" w:color="auto" w:fill="FFFFFF"/>
        </w:rPr>
        <w:fldChar w:fldCharType="end"/>
      </w:r>
      <w:r w:rsidR="00321B6F" w:rsidRPr="00DC5A77">
        <w:rPr>
          <w:shd w:val="clear" w:color="auto" w:fill="FFFFFF"/>
        </w:rPr>
        <w:t>)</w:t>
      </w:r>
      <w:r w:rsidRPr="00DC5A77">
        <w:rPr>
          <w:shd w:val="clear" w:color="auto" w:fill="FFFFFF"/>
        </w:rPr>
        <w:t xml:space="preserve">. Initial breakthroughs revealed </w:t>
      </w:r>
      <w:r w:rsidR="00C462D1" w:rsidRPr="00DC5A77">
        <w:rPr>
          <w:shd w:val="clear" w:color="auto" w:fill="FFFFFF"/>
        </w:rPr>
        <w:t>in vitro</w:t>
      </w:r>
      <w:r w:rsidRPr="00DC5A77">
        <w:rPr>
          <w:shd w:val="clear" w:color="auto" w:fill="FFFFFF"/>
        </w:rPr>
        <w:t xml:space="preserve"> combinatorial reprogramming of fibroblasts to cardiomyocytes</w:t>
      </w:r>
      <w:r w:rsidR="00F128E5" w:rsidRPr="00DC5A77">
        <w:rPr>
          <w:shd w:val="clear" w:color="auto" w:fill="FFFFFF"/>
        </w:rPr>
        <w:fldChar w:fldCharType="begin"/>
      </w:r>
      <w:r w:rsidR="00321B6F" w:rsidRPr="00DC5A77">
        <w:rPr>
          <w:shd w:val="clear" w:color="auto" w:fill="FFFFFF"/>
        </w:rPr>
        <w:instrText xml:space="preserve"> ADDIN EN.CITE &lt;EndNote&gt;&lt;Cite&gt;&lt;Author&gt;Ieda&lt;/Author&gt;&lt;Year&gt;2010&lt;/Year&gt;&lt;RecNum&gt;9&lt;/RecNum&gt;&lt;DisplayText&gt;&lt;style face="superscript"&gt;15&lt;/style&gt;&lt;/DisplayText&gt;&lt;record&gt;&lt;rec-number&gt;9&lt;/rec-number&gt;&lt;foreign-keys&gt;&lt;key app="EN" db-id="zrsxddwavpr0r9exxekp2t0pf0wz029v2w2s" timestamp="0"&gt;9&lt;/key&gt;&lt;/foreign-keys&gt;&lt;ref-type name="Journal Article"&gt;17&lt;/ref-type&gt;&lt;contributors&gt;&lt;authors&gt;&lt;author&gt;Ieda, M.&lt;/author&gt;&lt;author&gt;Fu, J. D.&lt;/author&gt;&lt;author&gt;Delgado-Olguin, P.&lt;/author&gt;&lt;author&gt;Vedantham, V.&lt;/author&gt;&lt;author&gt;Hayashi, Y.&lt;/author&gt;&lt;author&gt;Bruneau, B. G.&lt;/author&gt;&lt;author&gt;Srivastava, D.&lt;/author&gt;&lt;/authors&gt;&lt;/contributors&gt;&lt;auth-address&gt;Gladstone Institute of Cardiovascular Disease, University of California, San Francisco, San Francisco, CA 94158, USA. ieda@cpnet.med.keio.ac.jp&lt;/auth-address&gt;&lt;titles&gt;&lt;title&gt;Direct reprogramming of fibroblasts into functional cardiomyocytes by defined factors&lt;/title&gt;&lt;secondary-title&gt;Cell&lt;/secondary-title&gt;&lt;/titles&gt;&lt;periodical&gt;&lt;full-title&gt;Cell&lt;/full-title&gt;&lt;/periodical&gt;&lt;pages&gt;375-86&lt;/pages&gt;&lt;volume&gt;142&lt;/volume&gt;&lt;number&gt;3&lt;/number&gt;&lt;edition&gt;2010/08/10&lt;/edition&gt;&lt;keywords&gt;&lt;keyword&gt;Animals&lt;/keyword&gt;&lt;keyword&gt;*Cell Differentiation&lt;/keyword&gt;&lt;keyword&gt;Cell Separation&lt;/keyword&gt;&lt;keyword&gt;Fibroblasts/*cytology/metabolism&lt;/keyword&gt;&lt;keyword&gt;GATA4 Transcription Factor/metabolism&lt;/keyword&gt;&lt;keyword&gt;Gene Expression Profiling&lt;/keyword&gt;&lt;keyword&gt;MEF2 Transcription Factors&lt;/keyword&gt;&lt;keyword&gt;Mice&lt;/keyword&gt;&lt;keyword&gt;Muscle Contraction&lt;/keyword&gt;&lt;keyword&gt;Myocardium/*cytology&lt;/keyword&gt;&lt;keyword&gt;Myocytes, Cardiac/*cytology/metabolism&lt;/keyword&gt;&lt;keyword&gt;Myogenic Regulatory Factors/metabolism&lt;/keyword&gt;&lt;keyword&gt;T-Box Domain Proteins/metabolism&lt;/keyword&gt;&lt;/keywords&gt;&lt;dates&gt;&lt;year&gt;2010&lt;/year&gt;&lt;pub-dates&gt;&lt;date&gt;Aug 6&lt;/date&gt;&lt;/pub-dates&gt;&lt;/dates&gt;&lt;isbn&gt;1097-4172 (Electronic)&amp;#xD;0092-8674 (Linking)&lt;/isbn&gt;&lt;accession-num&gt;20691899&lt;/accession-num&gt;&lt;urls&gt;&lt;related-urls&gt;&lt;url&gt;https://www.ncbi.nlm.nih.gov/pubmed/20691899&lt;/url&gt;&lt;/related-urls&gt;&lt;/urls&gt;&lt;custom2&gt;PMC2919844&lt;/custom2&gt;&lt;electronic-resource-num&gt;10.1016/j.cell.2010.07.002&lt;/electronic-resource-num&gt;&lt;/record&gt;&lt;/Cite&gt;&lt;/EndNote&gt;</w:instrText>
      </w:r>
      <w:r w:rsidR="00F128E5" w:rsidRPr="00DC5A77">
        <w:rPr>
          <w:shd w:val="clear" w:color="auto" w:fill="FFFFFF"/>
        </w:rPr>
        <w:fldChar w:fldCharType="separate"/>
      </w:r>
      <w:r w:rsidR="00321B6F" w:rsidRPr="00DC5A77">
        <w:rPr>
          <w:noProof/>
          <w:shd w:val="clear" w:color="auto" w:fill="FFFFFF"/>
          <w:vertAlign w:val="superscript"/>
        </w:rPr>
        <w:t>15</w:t>
      </w:r>
      <w:r w:rsidR="00F128E5" w:rsidRPr="00DC5A77">
        <w:rPr>
          <w:shd w:val="clear" w:color="auto" w:fill="FFFFFF"/>
        </w:rPr>
        <w:fldChar w:fldCharType="end"/>
      </w:r>
      <w:r w:rsidRPr="00DC5A77">
        <w:rPr>
          <w:shd w:val="clear" w:color="auto" w:fill="FFFFFF"/>
        </w:rPr>
        <w:t>, neurons</w:t>
      </w:r>
      <w:r w:rsidR="00F128E5" w:rsidRPr="00DC5A77">
        <w:rPr>
          <w:shd w:val="clear" w:color="auto" w:fill="FFFFFF"/>
        </w:rPr>
        <w:fldChar w:fldCharType="begin"/>
      </w:r>
      <w:r w:rsidR="00321B6F" w:rsidRPr="00DC5A77">
        <w:rPr>
          <w:shd w:val="clear" w:color="auto" w:fill="FFFFFF"/>
        </w:rPr>
        <w:instrText xml:space="preserve"> ADDIN EN.CITE &lt;EndNote&gt;&lt;Cite&gt;&lt;Author&gt;Ambasudhan&lt;/Author&gt;&lt;Year&gt;2011&lt;/Year&gt;&lt;RecNum&gt;10&lt;/RecNum&gt;&lt;DisplayText&gt;&lt;style face="superscript"&gt;16&lt;/style&gt;&lt;/DisplayText&gt;&lt;record&gt;&lt;rec-number&gt;10&lt;/rec-number&gt;&lt;foreign-keys&gt;&lt;key app="EN" db-id="zrsxddwavpr0r9exxekp2t0pf0wz029v2w2s" timestamp="0"&gt;10&lt;/key&gt;&lt;/foreign-keys&gt;&lt;ref-type name="Journal Article"&gt;17&lt;/ref-type&gt;&lt;contributors&gt;&lt;authors&gt;&lt;author&gt;Ambasudhan, R.&lt;/author&gt;&lt;author&gt;Talantova, M.&lt;/author&gt;&lt;author&gt;Coleman, R.&lt;/author&gt;&lt;author&gt;Yuan, X.&lt;/author&gt;&lt;author&gt;Zhu, S.&lt;/author&gt;&lt;author&gt;Lipton, S. A.&lt;/author&gt;&lt;author&gt;Ding, S.&lt;/author&gt;&lt;/authors&gt;&lt;/contributors&gt;&lt;auth-address&gt;Department of Chemistry, The Scripps Research Institute, 10550 North Torrey Pines Road, La Jolla, CA 92037, USA.&lt;/auth-address&gt;&lt;titles&gt;&lt;title&gt;Direct reprogramming of adult human fibroblasts to functional neurons under defined conditions&lt;/title&gt;&lt;secondary-title&gt;Cell Stem Cell&lt;/secondary-title&gt;&lt;/titles&gt;&lt;periodical&gt;&lt;full-title&gt;Cell Stem Cell&lt;/full-title&gt;&lt;/periodical&gt;&lt;pages&gt;113-8&lt;/pages&gt;&lt;volume&gt;9&lt;/volume&gt;&lt;number&gt;2&lt;/number&gt;&lt;edition&gt;2011/08/02&lt;/edition&gt;&lt;keywords&gt;&lt;keyword&gt;Adult&lt;/keyword&gt;&lt;keyword&gt;Cell Culture Techniques/*methods&lt;/keyword&gt;&lt;keyword&gt;Cell Differentiation/drug effects&lt;/keyword&gt;&lt;keyword&gt;Cellular Reprogramming/drug effects/*genetics&lt;/keyword&gt;&lt;keyword&gt;Culture Media/*pharmacology&lt;/keyword&gt;&lt;keyword&gt;Dermis/cytology&lt;/keyword&gt;&lt;keyword&gt;Fibroblasts/*cytology/drug effects/*metabolism&lt;/keyword&gt;&lt;keyword&gt;Humans&lt;/keyword&gt;&lt;keyword&gt;Infant, Newborn&lt;/keyword&gt;&lt;keyword&gt;Neurons/*cytology/drug effects/*metabolism&lt;/keyword&gt;&lt;keyword&gt;Synapses/drug effects/metabolism&lt;/keyword&gt;&lt;/keywords&gt;&lt;dates&gt;&lt;year&gt;2011&lt;/year&gt;&lt;pub-dates&gt;&lt;date&gt;Aug 5&lt;/date&gt;&lt;/pub-dates&gt;&lt;/dates&gt;&lt;isbn&gt;1875-9777 (Electronic)&amp;#xD;1875-9777 (Linking)&lt;/isbn&gt;&lt;accession-num&gt;21802386&lt;/accession-num&gt;&lt;urls&gt;&lt;related-urls&gt;&lt;url&gt;https://www.ncbi.nlm.nih.gov/pubmed/21802386&lt;/url&gt;&lt;/related-urls&gt;&lt;/urls&gt;&lt;custom2&gt;PMC4567246&lt;/custom2&gt;&lt;electronic-resource-num&gt;10.1016/j.stem.2011.07.002&lt;/electronic-resource-num&gt;&lt;/record&gt;&lt;/Cite&gt;&lt;/EndNote&gt;</w:instrText>
      </w:r>
      <w:r w:rsidR="00F128E5" w:rsidRPr="00DC5A77">
        <w:rPr>
          <w:shd w:val="clear" w:color="auto" w:fill="FFFFFF"/>
        </w:rPr>
        <w:fldChar w:fldCharType="separate"/>
      </w:r>
      <w:r w:rsidR="00321B6F" w:rsidRPr="00DC5A77">
        <w:rPr>
          <w:noProof/>
          <w:shd w:val="clear" w:color="auto" w:fill="FFFFFF"/>
          <w:vertAlign w:val="superscript"/>
        </w:rPr>
        <w:t>16</w:t>
      </w:r>
      <w:r w:rsidR="00F128E5" w:rsidRPr="00DC5A77">
        <w:rPr>
          <w:shd w:val="clear" w:color="auto" w:fill="FFFFFF"/>
        </w:rPr>
        <w:fldChar w:fldCharType="end"/>
      </w:r>
      <w:r w:rsidRPr="00DC5A77">
        <w:rPr>
          <w:shd w:val="clear" w:color="auto" w:fill="FFFFFF"/>
        </w:rPr>
        <w:t xml:space="preserve"> and hepatocytes</w:t>
      </w:r>
      <w:r w:rsidR="00F128E5" w:rsidRPr="00DC5A77">
        <w:rPr>
          <w:shd w:val="clear" w:color="auto" w:fill="FFFFFF"/>
        </w:rPr>
        <w:fldChar w:fldCharType="begin">
          <w:fldData xml:space="preserve">PEVuZE5vdGU+PENpdGU+PEF1dGhvcj5Lb2dpc288L0F1dGhvcj48WWVhcj4yMDEzPC9ZZWFyPjxS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Lb2dpc288L0F1dGhvcj48WWVhcj4yMDEzPC9ZZWFyPjxS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F128E5" w:rsidRPr="00DC5A77">
        <w:rPr>
          <w:shd w:val="clear" w:color="auto" w:fill="FFFFFF"/>
        </w:rPr>
      </w:r>
      <w:r w:rsidR="00F128E5" w:rsidRPr="00DC5A77">
        <w:rPr>
          <w:shd w:val="clear" w:color="auto" w:fill="FFFFFF"/>
        </w:rPr>
        <w:fldChar w:fldCharType="separate"/>
      </w:r>
      <w:r w:rsidR="00321B6F" w:rsidRPr="00DC5A77">
        <w:rPr>
          <w:noProof/>
          <w:shd w:val="clear" w:color="auto" w:fill="FFFFFF"/>
          <w:vertAlign w:val="superscript"/>
        </w:rPr>
        <w:t>17</w:t>
      </w:r>
      <w:r w:rsidR="00F128E5" w:rsidRPr="00DC5A77">
        <w:rPr>
          <w:shd w:val="clear" w:color="auto" w:fill="FFFFFF"/>
        </w:rPr>
        <w:fldChar w:fldCharType="end"/>
      </w:r>
      <w:r w:rsidR="00545EDE" w:rsidRPr="00DC5A77">
        <w:rPr>
          <w:shd w:val="clear" w:color="auto" w:fill="FFFFFF"/>
        </w:rPr>
        <w:t xml:space="preserve"> </w:t>
      </w:r>
      <w:r w:rsidRPr="00DC5A77">
        <w:rPr>
          <w:shd w:val="clear" w:color="auto" w:fill="FFFFFF"/>
        </w:rPr>
        <w:t>by ectopic expression of multiple lineage-specific transcription factors or microRNAs</w:t>
      </w:r>
      <w:r w:rsidR="00F128E5" w:rsidRPr="00DC5A77">
        <w:rPr>
          <w:shd w:val="clear" w:color="auto" w:fill="FFFFFF"/>
        </w:rPr>
        <w:fldChar w:fldCharType="begin"/>
      </w:r>
      <w:r w:rsidR="00321B6F" w:rsidRPr="00DC5A77">
        <w:rPr>
          <w:shd w:val="clear" w:color="auto" w:fill="FFFFFF"/>
        </w:rPr>
        <w:instrText xml:space="preserve"> ADDIN EN.CITE &lt;EndNote&gt;&lt;Cite&gt;&lt;Author&gt;Grath&lt;/Author&gt;&lt;Year&gt;2019&lt;/Year&gt;&lt;RecNum&gt;12&lt;/RecNum&gt;&lt;DisplayText&gt;&lt;style face="superscript"&gt;18&lt;/style&gt;&lt;/DisplayText&gt;&lt;record&gt;&lt;rec-number&gt;12&lt;/rec-number&gt;&lt;foreign-keys&gt;&lt;key app="EN" db-id="zrsxddwavpr0r9exxekp2t0pf0wz029v2w2s" timestamp="0"&gt;12&lt;/key&gt;&lt;/foreign-keys&gt;&lt;ref-type name="Journal Article"&gt;17&lt;/ref-type&gt;&lt;contributors&gt;&lt;authors&gt;&lt;author&gt;Grath, A.&lt;/author&gt;&lt;author&gt;Dai, G.&lt;/author&gt;&lt;/authors&gt;&lt;/contributors&gt;&lt;auth-address&gt;Department of Bioengineering, Northeastern University, Lake Hall 214A, 360 Huntington Avenue, Boston, MA 02115 USA.0000 0001 2173 3359grid.261112.7&lt;/auth-address&gt;&lt;titles&gt;&lt;title&gt;Direct cell reprogramming for tissue engineering and regenerative medicine&lt;/title&gt;&lt;secondary-title&gt;J Biol Eng&lt;/secondary-title&gt;&lt;/titles&gt;&lt;periodical&gt;&lt;full-title&gt;J Biol Eng&lt;/full-title&gt;&lt;/periodical&gt;&lt;pages&gt;14&lt;/pages&gt;&lt;volume&gt;13&lt;/volume&gt;&lt;edition&gt;2019/02/26&lt;/edition&gt;&lt;keywords&gt;&lt;keyword&gt;Cell reprogramming&lt;/keyword&gt;&lt;keyword&gt;Epigenetics&lt;/keyword&gt;&lt;keyword&gt;Gene editing&lt;/keyword&gt;&lt;keyword&gt;Stem cells&lt;/keyword&gt;&lt;keyword&gt;Tissue engineering&lt;/keyword&gt;&lt;keyword&gt;Transdifferentiation&lt;/keyword&gt;&lt;keyword&gt;Nature remains neutral with regard to jurisdictional claims in published maps and&lt;/keyword&gt;&lt;keyword&gt;institutional affiliations.&lt;/keyword&gt;&lt;/keywords&gt;&lt;dates&gt;&lt;year&gt;2019&lt;/year&gt;&lt;/dates&gt;&lt;isbn&gt;1754-1611 (Print)&amp;#xD;1754-1611 (Linking)&lt;/isbn&gt;&lt;accession-num&gt;30805026&lt;/accession-num&gt;&lt;urls&gt;&lt;related-urls&gt;&lt;url&gt;https://www.ncbi.nlm.nih.gov/pubmed/30805026&lt;/url&gt;&lt;/related-urls&gt;&lt;/urls&gt;&lt;custom2&gt;PMC6373087&lt;/custom2&gt;&lt;electronic-resource-num&gt;10.1186/s13036-019-0144-9&lt;/electronic-resource-num&gt;&lt;/record&gt;&lt;/Cite&gt;&lt;/EndNote&gt;</w:instrText>
      </w:r>
      <w:r w:rsidR="00F128E5" w:rsidRPr="00DC5A77">
        <w:rPr>
          <w:shd w:val="clear" w:color="auto" w:fill="FFFFFF"/>
        </w:rPr>
        <w:fldChar w:fldCharType="separate"/>
      </w:r>
      <w:r w:rsidR="00321B6F" w:rsidRPr="00DC5A77">
        <w:rPr>
          <w:noProof/>
          <w:shd w:val="clear" w:color="auto" w:fill="FFFFFF"/>
          <w:vertAlign w:val="superscript"/>
        </w:rPr>
        <w:t>18</w:t>
      </w:r>
      <w:r w:rsidR="00F128E5" w:rsidRPr="00DC5A77">
        <w:rPr>
          <w:shd w:val="clear" w:color="auto" w:fill="FFFFFF"/>
        </w:rPr>
        <w:fldChar w:fldCharType="end"/>
      </w:r>
      <w:r w:rsidR="006578B9" w:rsidRPr="00DC5A77">
        <w:t xml:space="preserve">. </w:t>
      </w:r>
      <w:r w:rsidR="00F128E5" w:rsidRPr="00DC5A77">
        <w:rPr>
          <w:shd w:val="clear" w:color="auto" w:fill="FFFFFF"/>
        </w:rPr>
        <w:t>This was followed by studies directly reprograming cells to model neurological disorders</w:t>
      </w:r>
      <w:r w:rsidR="00F128E5" w:rsidRPr="00DC5A77">
        <w:rPr>
          <w:shd w:val="clear" w:color="auto" w:fill="FFFFFF"/>
        </w:rPr>
        <w:fldChar w:fldCharType="begin">
          <w:fldData xml:space="preserve">PEVuZE5vdGU+PENpdGU+PEF1dGhvcj5NZXllcjwvQXV0aG9yPjxZZWFyPjIwMTQ8L1llYXI+PFJl
Y051bT4xPC9SZWNOdW0+PERpc3BsYXlUZXh0PjxzdHlsZSBmYWNlPSJzdXBlcnNjcmlwdCI+MTks
MjA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xlZTwvQXV0aG9yPjxZZWFyPjIwMTk8L1llYXI+PFJlY051bT4x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NZXllcjwvQXV0aG9yPjxZZWFyPjIwMTQ8L1llYXI+PFJl
Y051bT4xPC9SZWNOdW0+PERpc3BsYXlUZXh0PjxzdHlsZSBmYWNlPSJzdXBlcnNjcmlwdCI+MTks
MjA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xlZTwvQXV0aG9yPjxZZWFyPjIwMTk8L1llYXI+PFJlY051bT4x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F128E5" w:rsidRPr="00DC5A77">
        <w:rPr>
          <w:shd w:val="clear" w:color="auto" w:fill="FFFFFF"/>
        </w:rPr>
      </w:r>
      <w:r w:rsidR="00F128E5" w:rsidRPr="00DC5A77">
        <w:rPr>
          <w:shd w:val="clear" w:color="auto" w:fill="FFFFFF"/>
        </w:rPr>
        <w:fldChar w:fldCharType="separate"/>
      </w:r>
      <w:r w:rsidR="00321B6F" w:rsidRPr="00DC5A77">
        <w:rPr>
          <w:noProof/>
          <w:shd w:val="clear" w:color="auto" w:fill="FFFFFF"/>
          <w:vertAlign w:val="superscript"/>
        </w:rPr>
        <w:t>19,20</w:t>
      </w:r>
      <w:r w:rsidR="00F128E5" w:rsidRPr="00DC5A77">
        <w:rPr>
          <w:shd w:val="clear" w:color="auto" w:fill="FFFFFF"/>
        </w:rPr>
        <w:fldChar w:fldCharType="end"/>
      </w:r>
      <w:r w:rsidR="0910D23D" w:rsidRPr="00DC5A77">
        <w:t xml:space="preserve">. </w:t>
      </w:r>
      <w:bookmarkEnd w:id="2"/>
      <w:r w:rsidR="00D96D5D" w:rsidRPr="00DC5A77">
        <w:rPr>
          <w:shd w:val="clear" w:color="auto" w:fill="FFFFFF"/>
        </w:rPr>
        <w:t xml:space="preserve">As mentioned above, such direct reprogramming or conversion protocols have potential advantages over classical iPSC protocols including speed and the ablation of the clonal isolation step. Moreover, evidence suggests that these protocols allow to maintain a larger </w:t>
      </w:r>
      <w:r w:rsidR="00D96D5D" w:rsidRPr="00DC5A77">
        <w:rPr>
          <w:shd w:val="clear" w:color="auto" w:fill="FFFFFF"/>
        </w:rPr>
        <w:lastRenderedPageBreak/>
        <w:t>amount of epigenetic information related to the age of the patient</w:t>
      </w:r>
      <w:r w:rsidR="00C01CA7" w:rsidRPr="00DC5A77">
        <w:rPr>
          <w:shd w:val="clear" w:color="auto" w:fill="FFFFFF"/>
        </w:rPr>
        <w:t xml:space="preserve"> and likely the same holds true for disease relevant mark</w:t>
      </w:r>
      <w:r w:rsidR="1BD8750A" w:rsidRPr="00DC5A77">
        <w:rPr>
          <w:shd w:val="clear" w:color="auto" w:fill="FFFFFF"/>
        </w:rPr>
        <w:t>er</w:t>
      </w:r>
      <w:r w:rsidR="00C01CA7" w:rsidRPr="00DC5A77">
        <w:rPr>
          <w:shd w:val="clear" w:color="auto" w:fill="FFFFFF"/>
        </w:rPr>
        <w:t>s</w:t>
      </w:r>
      <w:r w:rsidR="00CF4B10" w:rsidRPr="00DC5A77">
        <w:rPr>
          <w:shd w:val="clear" w:color="auto" w:fill="FFFFFF"/>
        </w:rPr>
        <w:fldChar w:fldCharType="begin">
          <w:fldData xml:space="preserve">PEVuZE5vdGU+PENpdGU+PEF1dGhvcj5UYW5nPC9BdXRob3I+PFllYXI+MjAxNzwvWWVhcj48UmVj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</w:fldData>
        </w:fldChar>
      </w:r>
      <w:r w:rsidR="00D4630D" w:rsidRPr="00DC5A77">
        <w:rPr>
          <w:shd w:val="clear" w:color="auto" w:fill="FFFFFF"/>
        </w:rPr>
        <w:instrText xml:space="preserve"> ADDIN EN.CITE </w:instrText>
      </w:r>
      <w:r w:rsidR="00D4630D" w:rsidRPr="00DC5A77">
        <w:rPr>
          <w:shd w:val="clear" w:color="auto" w:fill="FFFFFF"/>
        </w:rPr>
        <w:fldChar w:fldCharType="begin">
          <w:fldData xml:space="preserve">PEVuZE5vdGU+PENpdGU+PEF1dGhvcj5UYW5nPC9BdXRob3I+PFllYXI+MjAxNzwvWWVhcj48UmVj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</w:fldData>
        </w:fldChar>
      </w:r>
      <w:r w:rsidR="00D4630D" w:rsidRPr="00DC5A77">
        <w:rPr>
          <w:shd w:val="clear" w:color="auto" w:fill="FFFFFF"/>
        </w:rPr>
        <w:instrText xml:space="preserve"> ADDIN EN.CITE.DATA </w:instrText>
      </w:r>
      <w:r w:rsidR="00D4630D" w:rsidRPr="00DC5A77">
        <w:rPr>
          <w:shd w:val="clear" w:color="auto" w:fill="FFFFFF"/>
        </w:rPr>
      </w:r>
      <w:r w:rsidR="00D4630D" w:rsidRPr="00DC5A77">
        <w:rPr>
          <w:shd w:val="clear" w:color="auto" w:fill="FFFFFF"/>
        </w:rPr>
        <w:fldChar w:fldCharType="end"/>
      </w:r>
      <w:r w:rsidR="00CF4B10" w:rsidRPr="00DC5A77">
        <w:rPr>
          <w:shd w:val="clear" w:color="auto" w:fill="FFFFFF"/>
        </w:rPr>
      </w:r>
      <w:r w:rsidR="00CF4B10" w:rsidRPr="00DC5A77">
        <w:rPr>
          <w:shd w:val="clear" w:color="auto" w:fill="FFFFFF"/>
        </w:rPr>
        <w:fldChar w:fldCharType="separate"/>
      </w:r>
      <w:r w:rsidR="00D4630D" w:rsidRPr="00DC5A77">
        <w:rPr>
          <w:noProof/>
          <w:shd w:val="clear" w:color="auto" w:fill="FFFFFF"/>
          <w:vertAlign w:val="superscript"/>
        </w:rPr>
        <w:t>7,8</w:t>
      </w:r>
      <w:r w:rsidR="00CF4B10" w:rsidRPr="00DC5A77">
        <w:rPr>
          <w:shd w:val="clear" w:color="auto" w:fill="FFFFFF"/>
        </w:rPr>
        <w:fldChar w:fldCharType="end"/>
      </w:r>
      <w:r w:rsidR="00CF4B10" w:rsidRPr="00DC5A77">
        <w:rPr>
          <w:shd w:val="clear" w:color="auto" w:fill="FFFFFF"/>
        </w:rPr>
        <w:t>.</w:t>
      </w:r>
      <w:r w:rsidR="00D96D5D" w:rsidRPr="00DC5A77" w:rsidDel="00D96D5D">
        <w:rPr>
          <w:shd w:val="clear" w:color="auto" w:fill="FFFFFF"/>
        </w:rPr>
        <w:t xml:space="preserve"> </w:t>
      </w:r>
    </w:p>
    <w:p w14:paraId="181FCF14" w14:textId="0A193E38" w:rsidR="032C3984" w:rsidRPr="00DC5A77" w:rsidRDefault="032C3984" w:rsidP="00BB618C"/>
    <w:p w14:paraId="3A990874" w14:textId="3AB7744C" w:rsidR="00194227" w:rsidRPr="00DC5A77" w:rsidRDefault="00552136" w:rsidP="00BB618C">
      <w:pPr>
        <w:rPr>
          <w:shd w:val="clear" w:color="auto" w:fill="FFFFFF"/>
        </w:rPr>
      </w:pPr>
      <w:r w:rsidRPr="00DC5A77">
        <w:rPr>
          <w:shd w:val="clear" w:color="auto" w:fill="FFFFFF"/>
        </w:rPr>
        <w:t xml:space="preserve">To date, most </w:t>
      </w:r>
      <w:r w:rsidR="00C462D1" w:rsidRPr="00DC5A77">
        <w:rPr>
          <w:shd w:val="clear" w:color="auto" w:fill="FFFFFF"/>
        </w:rPr>
        <w:t>in vitro</w:t>
      </w:r>
      <w:r w:rsidRPr="00DC5A77">
        <w:rPr>
          <w:shd w:val="clear" w:color="auto" w:fill="FFFFFF"/>
        </w:rPr>
        <w:t xml:space="preserve"> research on neurological disorders has been focused primarily on neurons. However, it is well known that other cell types such as astrocytes, microglia and oligodendrocytes play a critical role in disease pathology and progression of neurodegenerative disorders such as Alzheimer’s disease (AD), Amyotrophic Lateral Sclerosis (ALS), Parkinson’s disease (PD), Huntington’s Disease (HD), Multiple Sclerosis (MS), and other </w:t>
      </w:r>
      <w:r w:rsidR="00C01CA7" w:rsidRPr="00DC5A77">
        <w:t xml:space="preserve">neurological </w:t>
      </w:r>
      <w:r w:rsidRPr="00DC5A77">
        <w:rPr>
          <w:shd w:val="clear" w:color="auto" w:fill="FFFFFF"/>
        </w:rPr>
        <w:t xml:space="preserve">pathologies such as Rett syndrome (RTT), sleep disorders, addiction, epilepsy, </w:t>
      </w:r>
      <w:r w:rsidR="00C01CA7" w:rsidRPr="00DC5A77">
        <w:t xml:space="preserve">lysosomal storage disorders, </w:t>
      </w:r>
      <w:r w:rsidRPr="00DC5A77">
        <w:rPr>
          <w:shd w:val="clear" w:color="auto" w:fill="FFFFFF"/>
        </w:rPr>
        <w:t>depression, migraine and pathological pain</w:t>
      </w:r>
      <w:r w:rsidR="00CF4B10" w:rsidRPr="00DC5A77">
        <w:rPr>
          <w:shd w:val="clear" w:color="auto" w:fill="FFFFFF"/>
        </w:rPr>
        <w:fldChar w:fldCharType="begin">
          <w:fldData xml:space="preserve">PEVuZE5vdGU+PENpdGU+PEF1dGhvcj5NZXllcjwvQXV0aG9yPjxZZWFyPjIwMTc8L1llYXI+PFJl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NZXllcjwvQXV0aG9yPjxZZWFyPjIwMTc8L1llYXI+PFJl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CF4B10" w:rsidRPr="00DC5A77">
        <w:rPr>
          <w:shd w:val="clear" w:color="auto" w:fill="FFFFFF"/>
        </w:rPr>
      </w:r>
      <w:r w:rsidR="00CF4B10" w:rsidRPr="00DC5A77">
        <w:rPr>
          <w:shd w:val="clear" w:color="auto" w:fill="FFFFFF"/>
        </w:rPr>
        <w:fldChar w:fldCharType="separate"/>
      </w:r>
      <w:r w:rsidR="00321B6F" w:rsidRPr="00DC5A77">
        <w:rPr>
          <w:noProof/>
          <w:shd w:val="clear" w:color="auto" w:fill="FFFFFF"/>
          <w:vertAlign w:val="superscript"/>
        </w:rPr>
        <w:t>21-26</w:t>
      </w:r>
      <w:r w:rsidR="00CF4B10" w:rsidRPr="00DC5A77">
        <w:rPr>
          <w:shd w:val="clear" w:color="auto" w:fill="FFFFFF"/>
        </w:rPr>
        <w:fldChar w:fldCharType="end"/>
      </w:r>
      <w:r w:rsidRPr="00DC5A77">
        <w:rPr>
          <w:shd w:val="clear" w:color="auto" w:fill="FFFFFF"/>
        </w:rPr>
        <w:t>. Astrocytes</w:t>
      </w:r>
      <w:r w:rsidR="00C01CA7" w:rsidRPr="00DC5A77">
        <w:t xml:space="preserve"> are the most abundant cell type</w:t>
      </w:r>
      <w:r w:rsidRPr="00DC5A77">
        <w:rPr>
          <w:shd w:val="clear" w:color="auto" w:fill="FFFFFF"/>
        </w:rPr>
        <w:t xml:space="preserve"> in the </w:t>
      </w:r>
      <w:r w:rsidR="004F6AB7" w:rsidRPr="00DC5A77">
        <w:t>central nervous system (</w:t>
      </w:r>
      <w:r w:rsidRPr="00DC5A77">
        <w:rPr>
          <w:shd w:val="clear" w:color="auto" w:fill="FFFFFF"/>
        </w:rPr>
        <w:t>CNS</w:t>
      </w:r>
      <w:r w:rsidR="004F6AB7" w:rsidRPr="00DC5A77">
        <w:t>)</w:t>
      </w:r>
      <w:r w:rsidR="00C01CA7" w:rsidRPr="00DC5A77">
        <w:t xml:space="preserve"> and until recently, they</w:t>
      </w:r>
      <w:r w:rsidRPr="00DC5A77">
        <w:rPr>
          <w:shd w:val="clear" w:color="auto" w:fill="FFFFFF"/>
        </w:rPr>
        <w:t xml:space="preserve"> have been </w:t>
      </w:r>
      <w:r w:rsidR="00C01CA7" w:rsidRPr="00DC5A77">
        <w:t xml:space="preserve">broadly </w:t>
      </w:r>
      <w:r w:rsidRPr="00DC5A77">
        <w:rPr>
          <w:shd w:val="clear" w:color="auto" w:fill="FFFFFF"/>
        </w:rPr>
        <w:t xml:space="preserve">neglected </w:t>
      </w:r>
      <w:r w:rsidR="00C01CA7" w:rsidRPr="00DC5A77">
        <w:t>from a patho</w:t>
      </w:r>
      <w:r w:rsidR="001A5D71" w:rsidRPr="00DC5A77">
        <w:t>l</w:t>
      </w:r>
      <w:r w:rsidR="00C01CA7" w:rsidRPr="00DC5A77">
        <w:t>ogical point of view</w:t>
      </w:r>
      <w:r w:rsidR="001A5D71" w:rsidRPr="00DC5A77">
        <w:fldChar w:fldCharType="begin">
          <w:fldData xml:space="preserve">PEVuZE5vdGU+PENpdGU+PEF1dGhvcj5TdHJpY2tlcjwvQXV0aG9yPjxZZWFyPjIwMjA8L1llYXI+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</w:fldData>
        </w:fldChar>
      </w:r>
      <w:r w:rsidR="001A5D71" w:rsidRPr="00DC5A77">
        <w:instrText xml:space="preserve"> ADDIN EN.CITE </w:instrText>
      </w:r>
      <w:r w:rsidR="001A5D71" w:rsidRPr="00DC5A77">
        <w:fldChar w:fldCharType="begin">
          <w:fldData xml:space="preserve">PEVuZE5vdGU+PENpdGU+PEF1dGhvcj5TdHJpY2tlcjwvQXV0aG9yPjxZZWFyPjIwMjA8L1llYXI+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</w:fldData>
        </w:fldChar>
      </w:r>
      <w:r w:rsidR="001A5D71" w:rsidRPr="00DC5A77">
        <w:instrText xml:space="preserve"> ADDIN EN.CITE.DATA </w:instrText>
      </w:r>
      <w:r w:rsidR="001A5D71" w:rsidRPr="00DC5A77">
        <w:fldChar w:fldCharType="end"/>
      </w:r>
      <w:r w:rsidR="001A5D71" w:rsidRPr="00DC5A77">
        <w:fldChar w:fldCharType="separate"/>
      </w:r>
      <w:r w:rsidR="001A5D71" w:rsidRPr="00DC5A77">
        <w:rPr>
          <w:noProof/>
          <w:vertAlign w:val="superscript"/>
        </w:rPr>
        <w:t>7</w:t>
      </w:r>
      <w:r w:rsidR="001A5D71" w:rsidRPr="00DC5A77">
        <w:fldChar w:fldCharType="end"/>
      </w:r>
      <w:r w:rsidR="00C01CA7" w:rsidRPr="00DC5A77">
        <w:t>.</w:t>
      </w:r>
      <w:r w:rsidRPr="00DC5A77">
        <w:rPr>
          <w:shd w:val="clear" w:color="auto" w:fill="FFFFFF"/>
        </w:rPr>
        <w:t xml:space="preserve"> </w:t>
      </w:r>
      <w:r w:rsidR="0E1974FE" w:rsidRPr="00DC5A77">
        <w:rPr>
          <w:shd w:val="clear" w:color="auto" w:fill="FFFFFF"/>
        </w:rPr>
        <w:t>They are now known to have a</w:t>
      </w:r>
      <w:r w:rsidRPr="00DC5A77">
        <w:rPr>
          <w:shd w:val="clear" w:color="auto" w:fill="FFFFFF"/>
        </w:rPr>
        <w:t xml:space="preserve"> critical role in supporting almost all homeostatic functions of the healthy CNS</w:t>
      </w:r>
      <w:r w:rsidR="56A6EC5F" w:rsidRPr="00DC5A77">
        <w:rPr>
          <w:shd w:val="clear" w:color="auto" w:fill="FFFFFF"/>
        </w:rPr>
        <w:t>.</w:t>
      </w:r>
      <w:r w:rsidRPr="00DC5A77">
        <w:rPr>
          <w:shd w:val="clear" w:color="auto" w:fill="FFFFFF"/>
        </w:rPr>
        <w:t xml:space="preserve"> </w:t>
      </w:r>
      <w:r w:rsidR="5B6BB261" w:rsidRPr="00DC5A77">
        <w:rPr>
          <w:shd w:val="clear" w:color="auto" w:fill="FFFFFF"/>
        </w:rPr>
        <w:t xml:space="preserve">Additionally, it is </w:t>
      </w:r>
      <w:r w:rsidR="35F196AF" w:rsidRPr="00DC5A77">
        <w:rPr>
          <w:shd w:val="clear" w:color="auto" w:fill="FFFFFF"/>
        </w:rPr>
        <w:t>apparent</w:t>
      </w:r>
      <w:r w:rsidR="65C05FE0" w:rsidRPr="00DC5A77">
        <w:rPr>
          <w:shd w:val="clear" w:color="auto" w:fill="FFFFFF"/>
        </w:rPr>
        <w:t xml:space="preserve"> </w:t>
      </w:r>
      <w:r w:rsidR="5B6BB261" w:rsidRPr="00DC5A77">
        <w:rPr>
          <w:shd w:val="clear" w:color="auto" w:fill="FFFFFF"/>
        </w:rPr>
        <w:t>that they have an important pathological impact and are</w:t>
      </w:r>
      <w:r w:rsidRPr="00DC5A77">
        <w:rPr>
          <w:shd w:val="clear" w:color="auto" w:fill="FFFFFF"/>
        </w:rPr>
        <w:t xml:space="preserve"> very valuable in understanding disease mechanism and </w:t>
      </w:r>
      <w:r w:rsidR="71A80FF1" w:rsidRPr="00DC5A77">
        <w:rPr>
          <w:shd w:val="clear" w:color="auto" w:fill="FFFFFF"/>
        </w:rPr>
        <w:t>evaluating therapeutic strategies</w:t>
      </w:r>
      <w:r w:rsidR="000C476D" w:rsidRPr="00DC5A77">
        <w:rPr>
          <w:shd w:val="clear" w:color="auto" w:fill="FFFFFF"/>
        </w:rPr>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0C476D" w:rsidRPr="00DC5A77">
        <w:rPr>
          <w:shd w:val="clear" w:color="auto" w:fill="FFFFFF"/>
        </w:rPr>
      </w:r>
      <w:r w:rsidR="000C476D" w:rsidRPr="00DC5A77">
        <w:rPr>
          <w:shd w:val="clear" w:color="auto" w:fill="FFFFFF"/>
        </w:rPr>
        <w:fldChar w:fldCharType="separate"/>
      </w:r>
      <w:r w:rsidR="00321B6F" w:rsidRPr="00DC5A77">
        <w:rPr>
          <w:noProof/>
          <w:shd w:val="clear" w:color="auto" w:fill="FFFFFF"/>
          <w:vertAlign w:val="superscript"/>
        </w:rPr>
        <w:t>19</w:t>
      </w:r>
      <w:r w:rsidR="000C476D" w:rsidRPr="00DC5A77">
        <w:rPr>
          <w:shd w:val="clear" w:color="auto" w:fill="FFFFFF"/>
        </w:rPr>
        <w:fldChar w:fldCharType="end"/>
      </w:r>
      <w:r w:rsidRPr="00DC5A77">
        <w:rPr>
          <w:shd w:val="clear" w:color="auto" w:fill="FFFFFF"/>
        </w:rPr>
        <w:t xml:space="preserve">. </w:t>
      </w:r>
      <w:bookmarkStart w:id="3" w:name="_Hlk49345061"/>
    </w:p>
    <w:p w14:paraId="63E2F524" w14:textId="77777777" w:rsidR="00194227" w:rsidRPr="00DC5A77" w:rsidRDefault="00194227" w:rsidP="00BB618C">
      <w:pPr>
        <w:rPr>
          <w:shd w:val="clear" w:color="auto" w:fill="FFFFFF"/>
        </w:rPr>
      </w:pPr>
    </w:p>
    <w:p w14:paraId="45F5715C" w14:textId="72C112FB" w:rsidR="00194227" w:rsidRPr="00DC5A77" w:rsidRDefault="00552136" w:rsidP="00BB618C">
      <w:r w:rsidRPr="00DC5A77">
        <w:rPr>
          <w:shd w:val="clear" w:color="auto" w:fill="FFFFFF"/>
        </w:rPr>
        <w:t>In the current description, we detail a protocol for direct conversion of human patient fibroblast</w:t>
      </w:r>
      <w:r w:rsidR="006F2611" w:rsidRPr="00DC5A77">
        <w:rPr>
          <w:shd w:val="clear" w:color="auto" w:fill="FFFFFF"/>
        </w:rPr>
        <w:t>s</w:t>
      </w:r>
      <w:r w:rsidRPr="00DC5A77">
        <w:rPr>
          <w:shd w:val="clear" w:color="auto" w:fill="FFFFFF"/>
        </w:rPr>
        <w:t xml:space="preserve"> into </w:t>
      </w:r>
      <w:r w:rsidR="005513B3" w:rsidRPr="00DC5A77">
        <w:rPr>
          <w:shd w:val="clear" w:color="auto" w:fill="FFFFFF"/>
        </w:rPr>
        <w:t>induced</w:t>
      </w:r>
      <w:r w:rsidR="005313E4" w:rsidRPr="00DC5A77">
        <w:rPr>
          <w:shd w:val="clear" w:color="auto" w:fill="FFFFFF"/>
        </w:rPr>
        <w:t xml:space="preserve"> </w:t>
      </w:r>
      <w:r w:rsidR="3867E0FA" w:rsidRPr="00DC5A77">
        <w:rPr>
          <w:shd w:val="clear" w:color="auto" w:fill="FFFFFF"/>
        </w:rPr>
        <w:t>N</w:t>
      </w:r>
      <w:r w:rsidR="004F6AB7" w:rsidRPr="00DC5A77">
        <w:rPr>
          <w:shd w:val="clear" w:color="auto" w:fill="FFFFFF"/>
        </w:rPr>
        <w:t xml:space="preserve">euronal </w:t>
      </w:r>
      <w:r w:rsidR="365B8AF0" w:rsidRPr="00DC5A77">
        <w:rPr>
          <w:shd w:val="clear" w:color="auto" w:fill="FFFFFF"/>
        </w:rPr>
        <w:t>P</w:t>
      </w:r>
      <w:r w:rsidR="004F6AB7" w:rsidRPr="00DC5A77">
        <w:rPr>
          <w:shd w:val="clear" w:color="auto" w:fill="FFFFFF"/>
        </w:rPr>
        <w:t xml:space="preserve">rogenitor </w:t>
      </w:r>
      <w:r w:rsidR="4145D70C" w:rsidRPr="00DC5A77">
        <w:rPr>
          <w:shd w:val="clear" w:color="auto" w:fill="FFFFFF"/>
        </w:rPr>
        <w:t>C</w:t>
      </w:r>
      <w:r w:rsidR="004F6AB7" w:rsidRPr="00DC5A77">
        <w:rPr>
          <w:shd w:val="clear" w:color="auto" w:fill="FFFFFF"/>
        </w:rPr>
        <w:t xml:space="preserve">ells </w:t>
      </w:r>
      <w:r w:rsidRPr="00DC5A77">
        <w:rPr>
          <w:shd w:val="clear" w:color="auto" w:fill="FFFFFF"/>
        </w:rPr>
        <w:t>(</w:t>
      </w:r>
      <w:proofErr w:type="spellStart"/>
      <w:r w:rsidR="005513B3" w:rsidRPr="00DC5A77">
        <w:rPr>
          <w:shd w:val="clear" w:color="auto" w:fill="FFFFFF"/>
        </w:rPr>
        <w:t>i</w:t>
      </w:r>
      <w:r w:rsidRPr="00DC5A77">
        <w:rPr>
          <w:shd w:val="clear" w:color="auto" w:fill="FFFFFF"/>
        </w:rPr>
        <w:t>NPCs</w:t>
      </w:r>
      <w:proofErr w:type="spellEnd"/>
      <w:r w:rsidRPr="00DC5A77">
        <w:rPr>
          <w:shd w:val="clear" w:color="auto" w:fill="FFFFFF"/>
        </w:rPr>
        <w:t>) using retrovir</w:t>
      </w:r>
      <w:r w:rsidR="08FB0EA2" w:rsidRPr="00DC5A77">
        <w:rPr>
          <w:shd w:val="clear" w:color="auto" w:fill="FFFFFF"/>
        </w:rPr>
        <w:t>al vectors</w:t>
      </w:r>
      <w:r w:rsidRPr="00DC5A77">
        <w:rPr>
          <w:shd w:val="clear" w:color="auto" w:fill="FFFFFF"/>
        </w:rPr>
        <w:t xml:space="preserve"> expressing the Yamanaka reprogramming factors (Klf4, Oct3/4, Sox2 and c-</w:t>
      </w:r>
      <w:proofErr w:type="spellStart"/>
      <w:r w:rsidRPr="00DC5A77">
        <w:rPr>
          <w:shd w:val="clear" w:color="auto" w:fill="FFFFFF"/>
        </w:rPr>
        <w:t>Myc</w:t>
      </w:r>
      <w:proofErr w:type="spellEnd"/>
      <w:r w:rsidRPr="00DC5A77">
        <w:rPr>
          <w:shd w:val="clear" w:color="auto" w:fill="FFFFFF"/>
        </w:rPr>
        <w:t xml:space="preserve">) and subsequent exposure to </w:t>
      </w:r>
      <w:proofErr w:type="spellStart"/>
      <w:r w:rsidR="03D7FCB2" w:rsidRPr="00DC5A77">
        <w:rPr>
          <w:shd w:val="clear" w:color="auto" w:fill="FFFFFF"/>
        </w:rPr>
        <w:t>neuraliz</w:t>
      </w:r>
      <w:r w:rsidR="005513B3" w:rsidRPr="00DC5A77">
        <w:rPr>
          <w:shd w:val="clear" w:color="auto" w:fill="FFFFFF"/>
        </w:rPr>
        <w:t>ing</w:t>
      </w:r>
      <w:proofErr w:type="spellEnd"/>
      <w:r w:rsidRPr="00DC5A77">
        <w:rPr>
          <w:shd w:val="clear" w:color="auto" w:fill="FFFFFF"/>
        </w:rPr>
        <w:t xml:space="preserve"> media.</w:t>
      </w:r>
      <w:r w:rsidR="4EF5CF16" w:rsidRPr="00DC5A77">
        <w:rPr>
          <w:shd w:val="clear" w:color="auto" w:fill="FFFFFF"/>
        </w:rPr>
        <w:t xml:space="preserve"> </w:t>
      </w:r>
      <w:r w:rsidR="79362186" w:rsidRPr="00DC5A77">
        <w:rPr>
          <w:shd w:val="clear" w:color="auto" w:fill="FFFFFF"/>
        </w:rPr>
        <w:t>Previous</w:t>
      </w:r>
      <w:r w:rsidR="5DE6C63F" w:rsidRPr="00DC5A77">
        <w:rPr>
          <w:shd w:val="clear" w:color="auto" w:fill="FFFFFF"/>
        </w:rPr>
        <w:t xml:space="preserve"> studies have used </w:t>
      </w:r>
      <w:r w:rsidR="5726C7AD" w:rsidRPr="00DC5A77">
        <w:rPr>
          <w:shd w:val="clear" w:color="auto" w:fill="FFFFFF"/>
        </w:rPr>
        <w:t>different</w:t>
      </w:r>
      <w:r w:rsidR="5DE6C63F" w:rsidRPr="00DC5A77">
        <w:rPr>
          <w:shd w:val="clear" w:color="auto" w:fill="FFFFFF"/>
        </w:rPr>
        <w:t xml:space="preserve"> combination</w:t>
      </w:r>
      <w:r w:rsidR="00A36B07" w:rsidRPr="00DC5A77">
        <w:rPr>
          <w:shd w:val="clear" w:color="auto" w:fill="FFFFFF"/>
        </w:rPr>
        <w:t>s</w:t>
      </w:r>
      <w:r w:rsidR="5DE6C63F" w:rsidRPr="00DC5A77">
        <w:rPr>
          <w:shd w:val="clear" w:color="auto" w:fill="FFFFFF"/>
        </w:rPr>
        <w:t xml:space="preserve"> of transcriptional factors </w:t>
      </w:r>
      <w:r w:rsidR="4E3AB62C" w:rsidRPr="00DC5A77">
        <w:rPr>
          <w:shd w:val="clear" w:color="auto" w:fill="FFFFFF"/>
        </w:rPr>
        <w:t xml:space="preserve">for direct reprogramming to </w:t>
      </w:r>
      <w:r w:rsidR="00321B6F" w:rsidRPr="00DC5A77">
        <w:rPr>
          <w:shd w:val="clear" w:color="auto" w:fill="FFFFFF"/>
        </w:rPr>
        <w:t xml:space="preserve">neural cells (reviewed in </w:t>
      </w:r>
      <w:r w:rsidR="00B50589" w:rsidRPr="00DC5A77">
        <w:rPr>
          <w:shd w:val="clear" w:color="auto" w:fill="FFFFFF"/>
        </w:rPr>
        <w:fldChar w:fldCharType="begin"/>
      </w:r>
      <w:r w:rsidR="00321B6F" w:rsidRPr="00DC5A77">
        <w:rPr>
          <w:shd w:val="clear" w:color="auto" w:fill="FFFFFF"/>
        </w:rPr>
        <w:instrText xml:space="preserve"> ADDIN EN.CITE &lt;EndNote&gt;&lt;Cite&gt;&lt;Author&gt;Kim&lt;/Author&gt;&lt;Year&gt;2012&lt;/Year&gt;&lt;RecNum&gt;41&lt;/RecNum&gt;&lt;DisplayText&gt;&lt;style face="superscript"&gt;14&lt;/style&gt;&lt;/DisplayText&gt;&lt;record&gt;&lt;rec-number&gt;41&lt;/rec-number&gt;&lt;foreign-keys&gt;&lt;key app="EN" db-id="zrsxddwavpr0r9exxekp2t0pf0wz029v2w2s" timestamp="1610241583"&gt;41&lt;/key&gt;&lt;/foreign-keys&gt;&lt;ref-type name="Journal Article"&gt;17&lt;/ref-type&gt;&lt;contributors&gt;&lt;authors&gt;&lt;author&gt;Kim, J.&lt;/author&gt;&lt;author&gt;Ambasudhan, R.&lt;/author&gt;&lt;author&gt;Ding, S.&lt;/author&gt;&lt;/authors&gt;&lt;/contributors&gt;&lt;auth-address&gt;Regenerative Medicine Research Center, Korea Research Institute of Bioscience and Biotechnology, 125 Gwahak-ro, Yuseong-gu, Daejeon 305-806, Republic of Korea.&lt;/auth-address&gt;&lt;titles&gt;&lt;title&gt;Direct lineage reprogramming to neural cells&lt;/title&gt;&lt;secondary-title&gt;Curr Opin Neurobiol&lt;/secondary-title&gt;&lt;/titles&gt;&lt;periodical&gt;&lt;full-title&gt;Curr Opin Neurobiol&lt;/full-title&gt;&lt;/periodical&gt;&lt;pages&gt;778-84&lt;/pages&gt;&lt;volume&gt;22&lt;/volume&gt;&lt;number&gt;5&lt;/number&gt;&lt;edition&gt;2012/06/02&lt;/edition&gt;&lt;keywords&gt;&lt;keyword&gt;Animals&lt;/keyword&gt;&lt;keyword&gt;Cell Differentiation/genetics/*physiology&lt;/keyword&gt;&lt;keyword&gt;Cell Lineage/*physiology&lt;/keyword&gt;&lt;keyword&gt;*Cellular Reprogramming&lt;/keyword&gt;&lt;keyword&gt;Humans&lt;/keyword&gt;&lt;keyword&gt;*Neurons&lt;/keyword&gt;&lt;keyword&gt;Stem Cells/*physiology&lt;/keyword&gt;&lt;/keywords&gt;&lt;dates&gt;&lt;year&gt;2012&lt;/year&gt;&lt;pub-dates&gt;&lt;date&gt;Oct&lt;/date&gt;&lt;/pub-dates&gt;&lt;/dates&gt;&lt;isbn&gt;1873-6882 (Electronic)&amp;#xD;0959-4388 (Linking)&lt;/isbn&gt;&lt;accession-num&gt;22652035&lt;/accession-num&gt;&lt;urls&gt;&lt;related-urls&gt;&lt;url&gt;https://www.ncbi.nlm.nih.gov/pubmed/22652035&lt;/url&gt;&lt;/related-urls&gt;&lt;/urls&gt;&lt;custom2&gt;PMC4945246&lt;/custom2&gt;&lt;electronic-resource-num&gt;10.1016/j.conb.2012.05.001&lt;/electronic-resource-num&gt;&lt;/record&gt;&lt;/Cite&gt;&lt;/EndNote&gt;</w:instrText>
      </w:r>
      <w:r w:rsidR="00B50589" w:rsidRPr="00DC5A77">
        <w:rPr>
          <w:shd w:val="clear" w:color="auto" w:fill="FFFFFF"/>
        </w:rPr>
        <w:fldChar w:fldCharType="separate"/>
      </w:r>
      <w:r w:rsidR="00321B6F" w:rsidRPr="00DC5A77">
        <w:rPr>
          <w:noProof/>
          <w:shd w:val="clear" w:color="auto" w:fill="FFFFFF"/>
          <w:vertAlign w:val="superscript"/>
        </w:rPr>
        <w:t>14</w:t>
      </w:r>
      <w:r w:rsidR="00B50589" w:rsidRPr="00DC5A77">
        <w:rPr>
          <w:shd w:val="clear" w:color="auto" w:fill="FFFFFF"/>
        </w:rPr>
        <w:fldChar w:fldCharType="end"/>
      </w:r>
      <w:r w:rsidR="00321B6F" w:rsidRPr="00DC5A77">
        <w:rPr>
          <w:shd w:val="clear" w:color="auto" w:fill="FFFFFF"/>
        </w:rPr>
        <w:t>)</w:t>
      </w:r>
      <w:r w:rsidR="4926BC0D" w:rsidRPr="00DC5A77">
        <w:rPr>
          <w:shd w:val="clear" w:color="auto" w:fill="FFFFFF"/>
        </w:rPr>
        <w:t xml:space="preserve">, but </w:t>
      </w:r>
      <w:r w:rsidR="27F39A52" w:rsidRPr="00DC5A77">
        <w:rPr>
          <w:shd w:val="clear" w:color="auto" w:fill="FFFFFF"/>
        </w:rPr>
        <w:t xml:space="preserve">the factors used in </w:t>
      </w:r>
      <w:r w:rsidR="00C462D1" w:rsidRPr="00DC5A77">
        <w:rPr>
          <w:shd w:val="clear" w:color="auto" w:fill="FFFFFF"/>
        </w:rPr>
        <w:t>the</w:t>
      </w:r>
      <w:r w:rsidR="27F39A52" w:rsidRPr="00DC5A77">
        <w:rPr>
          <w:shd w:val="clear" w:color="auto" w:fill="FFFFFF"/>
        </w:rPr>
        <w:t xml:space="preserve"> described protocol are broadly available either as plasmids for in house production of viral vector</w:t>
      </w:r>
      <w:r w:rsidR="00A36B07" w:rsidRPr="00DC5A77">
        <w:rPr>
          <w:shd w:val="clear" w:color="auto" w:fill="FFFFFF"/>
        </w:rPr>
        <w:t>s</w:t>
      </w:r>
      <w:r w:rsidR="27F39A52" w:rsidRPr="00DC5A77">
        <w:rPr>
          <w:shd w:val="clear" w:color="auto" w:fill="FFFFFF"/>
        </w:rPr>
        <w:t>, or as com</w:t>
      </w:r>
      <w:r w:rsidR="4BCD565E" w:rsidRPr="00DC5A77">
        <w:rPr>
          <w:shd w:val="clear" w:color="auto" w:fill="FFFFFF"/>
        </w:rPr>
        <w:t>mercially available</w:t>
      </w:r>
      <w:r w:rsidR="0C85CAC1" w:rsidRPr="00DC5A77">
        <w:rPr>
          <w:shd w:val="clear" w:color="auto" w:fill="FFFFFF"/>
        </w:rPr>
        <w:t xml:space="preserve"> ready to go viral</w:t>
      </w:r>
      <w:r w:rsidR="4BCD565E" w:rsidRPr="00DC5A77">
        <w:rPr>
          <w:shd w:val="clear" w:color="auto" w:fill="FFFFFF"/>
        </w:rPr>
        <w:t xml:space="preserve"> reprogramming kits</w:t>
      </w:r>
      <w:r w:rsidR="2BCEA1FC" w:rsidRPr="00DC5A77">
        <w:rPr>
          <w:rFonts w:eastAsia="Arial"/>
        </w:rPr>
        <w:t>.</w:t>
      </w:r>
      <w:r w:rsidR="5C5BDC13" w:rsidRPr="00DC5A77">
        <w:rPr>
          <w:rFonts w:eastAsia="Arial"/>
        </w:rPr>
        <w:t xml:space="preserve"> </w:t>
      </w:r>
      <w:r w:rsidRPr="00DC5A77">
        <w:rPr>
          <w:shd w:val="clear" w:color="auto" w:fill="FFFFFF"/>
        </w:rPr>
        <w:t xml:space="preserve">The resulting </w:t>
      </w:r>
      <w:proofErr w:type="spellStart"/>
      <w:r w:rsidR="005513B3" w:rsidRPr="00DC5A77">
        <w:rPr>
          <w:shd w:val="clear" w:color="auto" w:fill="FFFFFF"/>
        </w:rPr>
        <w:t>i</w:t>
      </w:r>
      <w:r w:rsidRPr="00DC5A77">
        <w:rPr>
          <w:shd w:val="clear" w:color="auto" w:fill="FFFFFF"/>
        </w:rPr>
        <w:t>NPCs</w:t>
      </w:r>
      <w:proofErr w:type="spellEnd"/>
      <w:r w:rsidRPr="00DC5A77">
        <w:rPr>
          <w:shd w:val="clear" w:color="auto" w:fill="FFFFFF"/>
        </w:rPr>
        <w:t xml:space="preserve"> can be further differentiated into induced neurons (</w:t>
      </w:r>
      <w:proofErr w:type="spellStart"/>
      <w:r w:rsidRPr="00DC5A77">
        <w:rPr>
          <w:shd w:val="clear" w:color="auto" w:fill="FFFFFF"/>
        </w:rPr>
        <w:t>iNs</w:t>
      </w:r>
      <w:proofErr w:type="spellEnd"/>
      <w:r w:rsidRPr="00DC5A77">
        <w:rPr>
          <w:shd w:val="clear" w:color="auto" w:fill="FFFFFF"/>
        </w:rPr>
        <w:t>)</w:t>
      </w:r>
      <w:r w:rsidR="00F127D8" w:rsidRPr="00DC5A77">
        <w:rPr>
          <w:shd w:val="clear" w:color="auto" w:fill="FFFFFF"/>
        </w:rPr>
        <w:fldChar w:fldCharType="begin">
          <w:fldData xml:space="preserve">PEVuZE5vdGU+PENpdGU+PEF1dGhvcj5IYXV0YmVyZ3VlPC9BdXRob3I+PFllYXI+MjAxNzwvWWVh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==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IYXV0YmVyZ3VlPC9BdXRob3I+PFllYXI+MjAxNzwvWWVh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==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F127D8" w:rsidRPr="00DC5A77">
        <w:rPr>
          <w:shd w:val="clear" w:color="auto" w:fill="FFFFFF"/>
        </w:rPr>
      </w:r>
      <w:r w:rsidR="00F127D8" w:rsidRPr="00DC5A77">
        <w:rPr>
          <w:shd w:val="clear" w:color="auto" w:fill="FFFFFF"/>
        </w:rPr>
        <w:fldChar w:fldCharType="separate"/>
      </w:r>
      <w:r w:rsidR="00321B6F" w:rsidRPr="00DC5A77">
        <w:rPr>
          <w:noProof/>
          <w:shd w:val="clear" w:color="auto" w:fill="FFFFFF"/>
          <w:vertAlign w:val="superscript"/>
        </w:rPr>
        <w:t>27</w:t>
      </w:r>
      <w:r w:rsidR="00F127D8" w:rsidRPr="00DC5A77">
        <w:rPr>
          <w:shd w:val="clear" w:color="auto" w:fill="FFFFFF"/>
        </w:rPr>
        <w:fldChar w:fldCharType="end"/>
      </w:r>
      <w:r w:rsidRPr="00DC5A77">
        <w:rPr>
          <w:shd w:val="clear" w:color="auto" w:fill="FFFFFF"/>
        </w:rPr>
        <w:t xml:space="preserve">, oligodendrocytes </w:t>
      </w:r>
      <w:r w:rsidR="00D25DA3" w:rsidRPr="00DC5A77">
        <w:rPr>
          <w:shd w:val="clear" w:color="auto" w:fill="FFFFFF"/>
        </w:rPr>
        <w:t>(</w:t>
      </w:r>
      <w:proofErr w:type="spellStart"/>
      <w:r w:rsidR="00D25DA3" w:rsidRPr="00DC5A77">
        <w:rPr>
          <w:shd w:val="clear" w:color="auto" w:fill="FFFFFF"/>
        </w:rPr>
        <w:t>iOs</w:t>
      </w:r>
      <w:proofErr w:type="spellEnd"/>
      <w:r w:rsidR="00D25DA3" w:rsidRPr="00DC5A77">
        <w:t>)</w:t>
      </w:r>
      <w:r w:rsidR="00D25DA3" w:rsidRPr="00DC5A77">
        <w:rPr>
          <w:shd w:val="clear" w:color="auto" w:fill="FFFFFF"/>
        </w:rPr>
        <w:fldChar w:fldCharType="begin">
          <w:fldData xml:space="preserve">PEVuZE5vdGU+PENpdGU+PEF1dGhvcj5GZXJyYWl1b2xvPC9BdXRob3I+PFllYXI+MjAxNjwvWWVh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==
</w:fldData>
        </w:fldChar>
      </w:r>
      <w:r w:rsidR="00321B6F" w:rsidRPr="00DC5A77">
        <w:rPr>
          <w:shd w:val="clear" w:color="auto" w:fill="FFFFFF"/>
        </w:rPr>
        <w:instrText xml:space="preserve"> ADDIN EN.CITE </w:instrText>
      </w:r>
      <w:r w:rsidR="00321B6F" w:rsidRPr="00DC5A77">
        <w:rPr>
          <w:shd w:val="clear" w:color="auto" w:fill="FFFFFF"/>
        </w:rPr>
        <w:fldChar w:fldCharType="begin">
          <w:fldData xml:space="preserve">PEVuZE5vdGU+PENpdGU+PEF1dGhvcj5GZXJyYWl1b2xvPC9BdXRob3I+PFllYXI+MjAxNjwvWWVh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==
</w:fldData>
        </w:fldChar>
      </w:r>
      <w:r w:rsidR="00321B6F" w:rsidRPr="00DC5A77">
        <w:rPr>
          <w:shd w:val="clear" w:color="auto" w:fill="FFFFFF"/>
        </w:rPr>
        <w:instrText xml:space="preserve"> ADDIN EN.CITE.DATA </w:instrText>
      </w:r>
      <w:r w:rsidR="00321B6F" w:rsidRPr="00DC5A77">
        <w:rPr>
          <w:shd w:val="clear" w:color="auto" w:fill="FFFFFF"/>
        </w:rPr>
      </w:r>
      <w:r w:rsidR="00321B6F" w:rsidRPr="00DC5A77">
        <w:rPr>
          <w:shd w:val="clear" w:color="auto" w:fill="FFFFFF"/>
        </w:rPr>
        <w:fldChar w:fldCharType="end"/>
      </w:r>
      <w:r w:rsidR="00D25DA3" w:rsidRPr="00DC5A77">
        <w:rPr>
          <w:shd w:val="clear" w:color="auto" w:fill="FFFFFF"/>
        </w:rPr>
      </w:r>
      <w:r w:rsidR="00D25DA3" w:rsidRPr="00DC5A77">
        <w:rPr>
          <w:shd w:val="clear" w:color="auto" w:fill="FFFFFF"/>
        </w:rPr>
        <w:fldChar w:fldCharType="separate"/>
      </w:r>
      <w:r w:rsidR="00321B6F" w:rsidRPr="00DC5A77">
        <w:rPr>
          <w:noProof/>
          <w:shd w:val="clear" w:color="auto" w:fill="FFFFFF"/>
          <w:vertAlign w:val="superscript"/>
        </w:rPr>
        <w:t>24</w:t>
      </w:r>
      <w:r w:rsidR="00D25DA3" w:rsidRPr="00DC5A77">
        <w:rPr>
          <w:shd w:val="clear" w:color="auto" w:fill="FFFFFF"/>
        </w:rPr>
        <w:fldChar w:fldCharType="end"/>
      </w:r>
      <w:r w:rsidR="00D25DA3" w:rsidRPr="00DC5A77">
        <w:rPr>
          <w:shd w:val="clear" w:color="auto" w:fill="FFFFFF"/>
        </w:rPr>
        <w:t xml:space="preserve"> </w:t>
      </w:r>
      <w:r w:rsidRPr="00DC5A77">
        <w:t>and astrocytes</w:t>
      </w:r>
      <w:r w:rsidR="00D25DA3" w:rsidRPr="00DC5A77">
        <w:t xml:space="preserve"> (</w:t>
      </w:r>
      <w:proofErr w:type="spellStart"/>
      <w:r w:rsidR="00D25DA3" w:rsidRPr="00DC5A77">
        <w:t>iAS</w:t>
      </w:r>
      <w:proofErr w:type="spellEnd"/>
      <w:r w:rsidR="00D25DA3" w:rsidRPr="00DC5A77">
        <w:t>)</w:t>
      </w:r>
      <w:r w:rsidR="00D25DA3" w:rsidRPr="00DC5A77">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instrText xml:space="preserve"> ADDIN EN.CITE </w:instrText>
      </w:r>
      <w:r w:rsidR="00321B6F" w:rsidRPr="00DC5A77">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instrText xml:space="preserve"> ADDIN EN.CITE.DATA </w:instrText>
      </w:r>
      <w:r w:rsidR="00321B6F" w:rsidRPr="00DC5A77">
        <w:fldChar w:fldCharType="end"/>
      </w:r>
      <w:r w:rsidR="00D25DA3" w:rsidRPr="00DC5A77">
        <w:fldChar w:fldCharType="separate"/>
      </w:r>
      <w:r w:rsidR="00321B6F" w:rsidRPr="00DC5A77">
        <w:rPr>
          <w:noProof/>
          <w:vertAlign w:val="superscript"/>
        </w:rPr>
        <w:t>19</w:t>
      </w:r>
      <w:r w:rsidR="00D25DA3" w:rsidRPr="00DC5A77">
        <w:fldChar w:fldCharType="end"/>
      </w:r>
      <w:r w:rsidR="00A43529" w:rsidRPr="00DC5A77">
        <w:t xml:space="preserve"> to study their role in neurological diseases</w:t>
      </w:r>
      <w:r w:rsidR="00D25DA3" w:rsidRPr="00DC5A77">
        <w:t xml:space="preserve">. </w:t>
      </w:r>
      <w:r w:rsidR="183C05D8" w:rsidRPr="00DC5A77">
        <w:t xml:space="preserve">Our protocol does not involve </w:t>
      </w:r>
      <w:r w:rsidR="43DD8D3B" w:rsidRPr="00DC5A77">
        <w:t xml:space="preserve">time-consuming </w:t>
      </w:r>
      <w:r w:rsidR="183C05D8" w:rsidRPr="00DC5A77">
        <w:t>generation of iPSCs which m</w:t>
      </w:r>
      <w:r w:rsidR="3AC59006" w:rsidRPr="00DC5A77">
        <w:rPr>
          <w:rFonts w:eastAsia="Arial"/>
        </w:rPr>
        <w:t xml:space="preserve">ost available protocols </w:t>
      </w:r>
      <w:r w:rsidR="64CB4708" w:rsidRPr="00DC5A77">
        <w:rPr>
          <w:rFonts w:eastAsia="Arial"/>
        </w:rPr>
        <w:t xml:space="preserve">utilize </w:t>
      </w:r>
      <w:r w:rsidR="3AC59006" w:rsidRPr="00DC5A77">
        <w:rPr>
          <w:rFonts w:eastAsia="Arial"/>
        </w:rPr>
        <w:t>for derivation of human astrocytes</w:t>
      </w:r>
      <w:r w:rsidR="00E47C91" w:rsidRPr="00DC5A77">
        <w:rPr>
          <w:rFonts w:eastAsia="Arial"/>
        </w:rPr>
        <w:fldChar w:fldCharType="begin"/>
      </w:r>
      <w:r w:rsidR="00321B6F" w:rsidRPr="00DC5A77">
        <w:rPr>
          <w:rFonts w:eastAsia="Arial"/>
        </w:rPr>
        <w:instrText xml:space="preserve"> ADDIN EN.CITE &lt;EndNote&gt;&lt;Cite&gt;&lt;Author&gt;Almad&lt;/Author&gt;&lt;Year&gt;2018&lt;/Year&gt;&lt;RecNum&gt;52&lt;/RecNum&gt;&lt;DisplayText&gt;&lt;style face="superscript"&gt;28&lt;/style&gt;&lt;/DisplayText&gt;&lt;record&gt;&lt;rec-number&gt;52&lt;/rec-number&gt;&lt;foreign-keys&gt;&lt;key app="EN" db-id="zrsxddwavpr0r9exxekp2t0pf0wz029v2w2s" timestamp="1610243359"&gt;52&lt;/key&gt;&lt;/foreign-keys&gt;&lt;ref-type name="Journal Article"&gt;17&lt;/ref-type&gt;&lt;contributors&gt;&lt;authors&gt;&lt;author&gt;Almad, A.&lt;/author&gt;&lt;author&gt;Maragakis, N. J.&lt;/author&gt;&lt;/authors&gt;&lt;/contributors&gt;&lt;auth-address&gt;Johns Hopkins University, School of Medicine, Baltimore, MD, USA.&amp;#xD;Johns Hopkins University, School of Medicine, Baltimore, MD, USA. nmaragak@jhmi.edu.&lt;/auth-address&gt;&lt;titles&gt;&lt;title&gt;A stocked toolbox for understanding the role of astrocytes in disease&lt;/title&gt;&lt;secondary-title&gt;Nat Rev Neurol&lt;/secondary-title&gt;&lt;/titles&gt;&lt;periodical&gt;&lt;full-title&gt;Nat Rev Neurol&lt;/full-title&gt;&lt;/periodical&gt;&lt;pages&gt;351-362&lt;/pages&gt;&lt;volume&gt;14&lt;/volume&gt;&lt;number&gt;6&lt;/number&gt;&lt;edition&gt;2018/05/18&lt;/edition&gt;&lt;keywords&gt;&lt;keyword&gt;Animals&lt;/keyword&gt;&lt;keyword&gt;Astrocytes/metabolism/*physiology&lt;/keyword&gt;&lt;keyword&gt;Calcium/*metabolism&lt;/keyword&gt;&lt;keyword&gt;Epilepsy/*metabolism&lt;/keyword&gt;&lt;keyword&gt;Glutamic Acid/*metabolism&lt;/keyword&gt;&lt;keyword&gt;Humans&lt;/keyword&gt;&lt;keyword&gt;*Induced Pluripotent Stem Cells&lt;/keyword&gt;&lt;keyword&gt;Laser Scanning Cytometry/*methods&lt;/keyword&gt;&lt;keyword&gt;Microscopy, Fluorescence, Multiphoton/*methods&lt;/keyword&gt;&lt;keyword&gt;Neurodegenerative Diseases/*metabolism&lt;/keyword&gt;&lt;keyword&gt;Neurodevelopmental Disorders/*metabolism&lt;/keyword&gt;&lt;keyword&gt;Optogenetics/*methods&lt;/keyword&gt;&lt;/keywords&gt;&lt;dates&gt;&lt;year&gt;2018&lt;/year&gt;&lt;pub-dates&gt;&lt;date&gt;Jun&lt;/date&gt;&lt;/pub-dates&gt;&lt;/dates&gt;&lt;isbn&gt;1759-4766 (Electronic)&amp;#xD;1759-4758 (Linking)&lt;/isbn&gt;&lt;accession-num&gt;29769699&lt;/accession-num&gt;&lt;urls&gt;&lt;related-urls&gt;&lt;url&gt;https://www.ncbi.nlm.nih.gov/pubmed/29769699&lt;/url&gt;&lt;/related-urls&gt;&lt;/urls&gt;&lt;electronic-resource-num&gt;10.1038/s41582-018-0010-2&lt;/electronic-resource-num&gt;&lt;/record&gt;&lt;/Cite&gt;&lt;/EndNote&gt;</w:instrText>
      </w:r>
      <w:r w:rsidR="00E47C91" w:rsidRPr="00DC5A77">
        <w:rPr>
          <w:rFonts w:eastAsia="Arial"/>
        </w:rPr>
        <w:fldChar w:fldCharType="separate"/>
      </w:r>
      <w:r w:rsidR="00321B6F" w:rsidRPr="00DC5A77">
        <w:rPr>
          <w:rFonts w:eastAsia="Arial"/>
          <w:noProof/>
          <w:vertAlign w:val="superscript"/>
        </w:rPr>
        <w:t>28</w:t>
      </w:r>
      <w:r w:rsidR="00E47C91" w:rsidRPr="00DC5A77">
        <w:rPr>
          <w:rFonts w:eastAsia="Arial"/>
        </w:rPr>
        <w:fldChar w:fldCharType="end"/>
      </w:r>
      <w:r w:rsidR="22B5952E" w:rsidRPr="00DC5A77">
        <w:rPr>
          <w:rFonts w:eastAsia="Arial"/>
        </w:rPr>
        <w:t xml:space="preserve">. </w:t>
      </w:r>
      <w:bookmarkStart w:id="4" w:name="_Hlk61286092"/>
      <w:r w:rsidR="22D3BDEF" w:rsidRPr="00DC5A77">
        <w:t>A</w:t>
      </w:r>
      <w:r w:rsidR="24C087A6" w:rsidRPr="00DC5A77">
        <w:t>pproximately 9</w:t>
      </w:r>
      <w:r w:rsidR="04794CEB" w:rsidRPr="00DC5A77">
        <w:t>8</w:t>
      </w:r>
      <w:r w:rsidR="24C087A6" w:rsidRPr="00DC5A77">
        <w:t xml:space="preserve">% to 100% </w:t>
      </w:r>
      <w:r w:rsidR="33B1578C" w:rsidRPr="00DC5A77">
        <w:t>of</w:t>
      </w:r>
      <w:r w:rsidR="0A677E2B" w:rsidRPr="00DC5A77">
        <w:t xml:space="preserve"> directly reprogrammed</w:t>
      </w:r>
      <w:r w:rsidR="33B1578C" w:rsidRPr="00DC5A77">
        <w:t xml:space="preserve"> </w:t>
      </w:r>
      <w:proofErr w:type="spellStart"/>
      <w:r w:rsidR="33B1578C" w:rsidRPr="00DC5A77">
        <w:t>iNPC</w:t>
      </w:r>
      <w:r w:rsidR="201D8852" w:rsidRPr="00DC5A77">
        <w:t>s</w:t>
      </w:r>
      <w:proofErr w:type="spellEnd"/>
      <w:r w:rsidR="78CBA0D6" w:rsidRPr="00DC5A77">
        <w:t xml:space="preserve"> can</w:t>
      </w:r>
      <w:r w:rsidR="33B1578C" w:rsidRPr="00DC5A77">
        <w:t xml:space="preserve"> differentiate </w:t>
      </w:r>
      <w:r w:rsidR="344331CC" w:rsidRPr="00DC5A77">
        <w:t>in</w:t>
      </w:r>
      <w:r w:rsidR="33B1578C" w:rsidRPr="00DC5A77">
        <w:t xml:space="preserve">to </w:t>
      </w:r>
      <w:r w:rsidR="6FFAD19F" w:rsidRPr="00DC5A77">
        <w:t xml:space="preserve">GFAP-positive </w:t>
      </w:r>
      <w:r w:rsidR="33B1578C" w:rsidRPr="00DC5A77">
        <w:t>astrocytes</w:t>
      </w:r>
      <w:r w:rsidR="00E60DD4" w:rsidRPr="00DC5A77">
        <w:fldChar w:fldCharType="begin">
          <w:fldData xml:space="preserve">PEVuZE5vdGU+PENpdGU+PEF1dGhvcj5HYXR0bzwvQXV0aG9yPjxZZWFyPjIwMjA8L1llYXI+PFJl
Y051bT4zNTwvUmVjTnVtPjxEaXNwbGF5VGV4dD48c3R5bGUgZmFjZT0ic3VwZXJzY3JpcHQiPjI5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00321B6F" w:rsidRPr="00DC5A77">
        <w:instrText xml:space="preserve"> ADDIN EN.CITE </w:instrText>
      </w:r>
      <w:r w:rsidR="00321B6F" w:rsidRPr="00DC5A77">
        <w:fldChar w:fldCharType="begin">
          <w:fldData xml:space="preserve">PEVuZE5vdGU+PENpdGU+PEF1dGhvcj5HYXR0bzwvQXV0aG9yPjxZZWFyPjIwMjA8L1llYXI+PFJl
Y051bT4zNTwvUmVjTnVtPjxEaXNwbGF5VGV4dD48c3R5bGUgZmFjZT0ic3VwZXJzY3JpcHQiPjI5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00321B6F" w:rsidRPr="00DC5A77">
        <w:instrText xml:space="preserve"> ADDIN EN.CITE.DATA </w:instrText>
      </w:r>
      <w:r w:rsidR="00321B6F" w:rsidRPr="00DC5A77">
        <w:fldChar w:fldCharType="end"/>
      </w:r>
      <w:r w:rsidR="00E60DD4" w:rsidRPr="00DC5A77">
        <w:fldChar w:fldCharType="separate"/>
      </w:r>
      <w:r w:rsidR="00321B6F" w:rsidRPr="00DC5A77">
        <w:rPr>
          <w:noProof/>
          <w:vertAlign w:val="superscript"/>
        </w:rPr>
        <w:t>29</w:t>
      </w:r>
      <w:r w:rsidR="00E60DD4" w:rsidRPr="00DC5A77">
        <w:fldChar w:fldCharType="end"/>
      </w:r>
      <w:r w:rsidR="33B1578C" w:rsidRPr="00DC5A77">
        <w:t xml:space="preserve"> as compared to only 2% using direct conversion</w:t>
      </w:r>
      <w:r w:rsidR="7604E618" w:rsidRPr="00DC5A77">
        <w:t xml:space="preserve"> method from fibroblasts to </w:t>
      </w:r>
      <w:r w:rsidR="00B97356" w:rsidRPr="00DC5A77">
        <w:t>astrocytes</w:t>
      </w:r>
      <w:r w:rsidR="00B97356" w:rsidRPr="00DC5A77">
        <w:fldChar w:fldCharType="begin">
          <w:fldData xml:space="preserve">PEVuZE5vdGU+PENpdGU+PEF1dGhvcj5DYWlhenpvPC9BdXRob3I+PFllYXI+MjAxNTwvWWVhcj48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</w:fldData>
        </w:fldChar>
      </w:r>
      <w:r w:rsidR="00321B6F" w:rsidRPr="00DC5A77">
        <w:instrText xml:space="preserve"> ADDIN EN.CITE </w:instrText>
      </w:r>
      <w:r w:rsidR="00321B6F" w:rsidRPr="00DC5A77">
        <w:fldChar w:fldCharType="begin">
          <w:fldData xml:space="preserve">PEVuZE5vdGU+PENpdGU+PEF1dGhvcj5DYWlhenpvPC9BdXRob3I+PFllYXI+MjAxNTwvWWVhcj48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</w:fldData>
        </w:fldChar>
      </w:r>
      <w:r w:rsidR="00321B6F" w:rsidRPr="00DC5A77">
        <w:instrText xml:space="preserve"> ADDIN EN.CITE.DATA </w:instrText>
      </w:r>
      <w:r w:rsidR="00321B6F" w:rsidRPr="00DC5A77">
        <w:fldChar w:fldCharType="end"/>
      </w:r>
      <w:r w:rsidR="00B97356" w:rsidRPr="00DC5A77">
        <w:fldChar w:fldCharType="separate"/>
      </w:r>
      <w:r w:rsidR="00321B6F" w:rsidRPr="00DC5A77">
        <w:rPr>
          <w:noProof/>
          <w:vertAlign w:val="superscript"/>
        </w:rPr>
        <w:t>30</w:t>
      </w:r>
      <w:r w:rsidR="00B97356" w:rsidRPr="00DC5A77">
        <w:fldChar w:fldCharType="end"/>
      </w:r>
      <w:r w:rsidR="00B97356" w:rsidRPr="00DC5A77">
        <w:t xml:space="preserve">. </w:t>
      </w:r>
      <w:r w:rsidR="71792307" w:rsidRPr="00DC5A77">
        <w:t>Re</w:t>
      </w:r>
      <w:bookmarkEnd w:id="4"/>
      <w:r w:rsidR="71792307" w:rsidRPr="00DC5A77">
        <w:t xml:space="preserve">cently, a </w:t>
      </w:r>
      <w:r w:rsidR="1BF8CE20" w:rsidRPr="00DC5A77">
        <w:t xml:space="preserve">comparative transcriptomic </w:t>
      </w:r>
      <w:r w:rsidR="71792307" w:rsidRPr="00DC5A77">
        <w:t>study</w:t>
      </w:r>
      <w:r w:rsidR="7D02685B" w:rsidRPr="00DC5A77">
        <w:t xml:space="preserve"> using </w:t>
      </w:r>
      <w:r w:rsidR="00E60DD4" w:rsidRPr="00DC5A77">
        <w:t>our</w:t>
      </w:r>
      <w:r w:rsidR="7D02685B" w:rsidRPr="00DC5A77">
        <w:t xml:space="preserve"> described reprogramming method</w:t>
      </w:r>
      <w:r w:rsidR="71792307" w:rsidRPr="00DC5A77">
        <w:t xml:space="preserve"> </w:t>
      </w:r>
      <w:r w:rsidR="051121C4" w:rsidRPr="00DC5A77">
        <w:t xml:space="preserve">has </w:t>
      </w:r>
      <w:r w:rsidR="71792307" w:rsidRPr="00DC5A77">
        <w:t>show</w:t>
      </w:r>
      <w:r w:rsidR="4F8C3F0B" w:rsidRPr="00DC5A77">
        <w:t>n</w:t>
      </w:r>
      <w:r w:rsidR="71792307" w:rsidRPr="00DC5A77">
        <w:t xml:space="preserve"> that </w:t>
      </w:r>
      <w:proofErr w:type="spellStart"/>
      <w:r w:rsidR="5F4DC41F" w:rsidRPr="00DC5A77">
        <w:rPr>
          <w:rFonts w:eastAsia="Arial"/>
        </w:rPr>
        <w:t>iNPCs</w:t>
      </w:r>
      <w:proofErr w:type="spellEnd"/>
      <w:r w:rsidR="5F4DC41F" w:rsidRPr="00DC5A77">
        <w:rPr>
          <w:rFonts w:eastAsia="Arial"/>
        </w:rPr>
        <w:t xml:space="preserve"> reprogrammed from donor fibroblasts </w:t>
      </w:r>
      <w:r w:rsidR="522C24FA" w:rsidRPr="00DC5A77">
        <w:rPr>
          <w:rFonts w:eastAsia="Arial"/>
        </w:rPr>
        <w:t xml:space="preserve">can </w:t>
      </w:r>
      <w:r w:rsidR="5F4DC41F" w:rsidRPr="00DC5A77">
        <w:rPr>
          <w:rFonts w:eastAsia="Arial"/>
        </w:rPr>
        <w:t xml:space="preserve">retain ageing features at transcriptional and functional level </w:t>
      </w:r>
      <w:proofErr w:type="gramStart"/>
      <w:r w:rsidR="4256B870" w:rsidRPr="00DC5A77">
        <w:rPr>
          <w:rFonts w:eastAsia="Arial"/>
        </w:rPr>
        <w:t>similar to</w:t>
      </w:r>
      <w:proofErr w:type="gramEnd"/>
      <w:r w:rsidR="4256B870" w:rsidRPr="00DC5A77">
        <w:rPr>
          <w:rFonts w:eastAsia="Arial"/>
        </w:rPr>
        <w:t xml:space="preserve"> </w:t>
      </w:r>
      <w:r w:rsidR="7CF589A8" w:rsidRPr="00DC5A77">
        <w:rPr>
          <w:rFonts w:eastAsia="Arial"/>
        </w:rPr>
        <w:t xml:space="preserve">age matched </w:t>
      </w:r>
      <w:r w:rsidR="4256B870" w:rsidRPr="00DC5A77">
        <w:rPr>
          <w:rFonts w:eastAsia="Arial"/>
        </w:rPr>
        <w:t>postmortem astrocytes and primary astrocytes</w:t>
      </w:r>
      <w:r w:rsidR="00E60DD4" w:rsidRPr="00DC5A77">
        <w:rPr>
          <w:rFonts w:eastAsia="Arial"/>
        </w:rPr>
        <w:fldChar w:fldCharType="begin">
          <w:fldData xml:space="preserve">PEVuZE5vdGU+PENpdGU+PEF1dGhvcj5HYXR0bzwvQXV0aG9yPjxZZWFyPjIwMjA8L1llYXI+PFJl
Y051bT4zNTwvUmVjTnVtPjxEaXNwbGF5VGV4dD48c3R5bGUgZmFjZT0ic3VwZXJzY3JpcHQiPjI5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00321B6F" w:rsidRPr="00DC5A77">
        <w:rPr>
          <w:rFonts w:eastAsia="Arial"/>
        </w:rPr>
        <w:instrText xml:space="preserve"> ADDIN EN.CITE </w:instrText>
      </w:r>
      <w:r w:rsidR="00321B6F" w:rsidRPr="00DC5A77">
        <w:rPr>
          <w:rFonts w:eastAsia="Arial"/>
        </w:rPr>
        <w:fldChar w:fldCharType="begin">
          <w:fldData xml:space="preserve">PEVuZE5vdGU+PENpdGU+PEF1dGhvcj5HYXR0bzwvQXV0aG9yPjxZZWFyPjIwMjA8L1llYXI+PFJl
Y051bT4zNTwvUmVjTnVtPjxEaXNwbGF5VGV4dD48c3R5bGUgZmFjZT0ic3VwZXJzY3JpcHQiPjI5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00321B6F" w:rsidRPr="00DC5A77">
        <w:rPr>
          <w:rFonts w:eastAsia="Arial"/>
        </w:rPr>
        <w:instrText xml:space="preserve"> ADDIN EN.CITE.DATA </w:instrText>
      </w:r>
      <w:r w:rsidR="00321B6F" w:rsidRPr="00DC5A77">
        <w:rPr>
          <w:rFonts w:eastAsia="Arial"/>
        </w:rPr>
      </w:r>
      <w:r w:rsidR="00321B6F" w:rsidRPr="00DC5A77">
        <w:rPr>
          <w:rFonts w:eastAsia="Arial"/>
        </w:rPr>
        <w:fldChar w:fldCharType="end"/>
      </w:r>
      <w:r w:rsidR="00E60DD4" w:rsidRPr="00DC5A77">
        <w:rPr>
          <w:rFonts w:eastAsia="Arial"/>
        </w:rPr>
      </w:r>
      <w:r w:rsidR="00E60DD4" w:rsidRPr="00DC5A77">
        <w:rPr>
          <w:rFonts w:eastAsia="Arial"/>
        </w:rPr>
        <w:fldChar w:fldCharType="separate"/>
      </w:r>
      <w:r w:rsidR="00321B6F" w:rsidRPr="00DC5A77">
        <w:rPr>
          <w:rFonts w:eastAsia="Arial"/>
          <w:noProof/>
          <w:vertAlign w:val="superscript"/>
        </w:rPr>
        <w:t>29</w:t>
      </w:r>
      <w:r w:rsidR="00E60DD4" w:rsidRPr="00DC5A77">
        <w:rPr>
          <w:rFonts w:eastAsia="Arial"/>
        </w:rPr>
        <w:fldChar w:fldCharType="end"/>
      </w:r>
      <w:r w:rsidR="094C6D54" w:rsidRPr="00DC5A77">
        <w:rPr>
          <w:rFonts w:eastAsia="Arial"/>
        </w:rPr>
        <w:t>.</w:t>
      </w:r>
      <w:r w:rsidR="000F002A" w:rsidRPr="00DC5A77">
        <w:rPr>
          <w:rFonts w:eastAsia="Arial"/>
        </w:rPr>
        <w:t xml:space="preserve"> </w:t>
      </w:r>
      <w:r w:rsidR="5E55E895" w:rsidRPr="00DC5A77">
        <w:rPr>
          <w:rFonts w:eastAsia="Arial"/>
        </w:rPr>
        <w:t>T</w:t>
      </w:r>
      <w:r w:rsidR="19AD02CB" w:rsidRPr="00DC5A77">
        <w:rPr>
          <w:rFonts w:eastAsia="Arial"/>
        </w:rPr>
        <w:t>hus</w:t>
      </w:r>
      <w:r w:rsidR="0F6EDB76" w:rsidRPr="00DC5A77">
        <w:rPr>
          <w:rFonts w:eastAsia="Arial"/>
        </w:rPr>
        <w:t>,</w:t>
      </w:r>
      <w:r w:rsidR="7F817647" w:rsidRPr="00DC5A77">
        <w:rPr>
          <w:rFonts w:eastAsia="Arial"/>
        </w:rPr>
        <w:t xml:space="preserve"> this conversion protocol is </w:t>
      </w:r>
      <w:r w:rsidR="21F58AE2" w:rsidRPr="00DC5A77">
        <w:rPr>
          <w:rFonts w:eastAsia="Arial"/>
        </w:rPr>
        <w:t>a</w:t>
      </w:r>
      <w:r w:rsidR="19AD02CB" w:rsidRPr="00DC5A77">
        <w:rPr>
          <w:rFonts w:eastAsia="Arial"/>
        </w:rPr>
        <w:t xml:space="preserve"> powerful tool </w:t>
      </w:r>
      <w:r w:rsidR="0A0619F6" w:rsidRPr="00DC5A77">
        <w:rPr>
          <w:rFonts w:eastAsia="Arial"/>
        </w:rPr>
        <w:t>to investigate disease mechanisms and evaluate</w:t>
      </w:r>
      <w:r w:rsidR="19AD02CB" w:rsidRPr="00DC5A77">
        <w:rPr>
          <w:rFonts w:eastAsia="Arial"/>
        </w:rPr>
        <w:t xml:space="preserve"> novel therapeutic approaches for age‐related neurodegenerative and neurological disorders</w:t>
      </w:r>
      <w:r w:rsidR="2D0AD439" w:rsidRPr="00DC5A77">
        <w:t>.</w:t>
      </w:r>
      <w:r w:rsidR="3183A30A" w:rsidRPr="00DC5A77">
        <w:t xml:space="preserve"> </w:t>
      </w:r>
    </w:p>
    <w:p w14:paraId="065CAFD3" w14:textId="7B1BC6B5" w:rsidR="00194227" w:rsidRPr="00DC5A77" w:rsidRDefault="00194227" w:rsidP="00BB618C"/>
    <w:p w14:paraId="2EB98661" w14:textId="797D24DD" w:rsidR="00194227" w:rsidRPr="00DC5A77" w:rsidRDefault="622B1865" w:rsidP="00BB618C">
      <w:r w:rsidRPr="00DC5A77">
        <w:t xml:space="preserve">Here we </w:t>
      </w:r>
      <w:r w:rsidR="005513B3" w:rsidRPr="00DC5A77">
        <w:t>describe</w:t>
      </w:r>
      <w:r w:rsidR="5B26D47B" w:rsidRPr="00DC5A77">
        <w:t xml:space="preserve"> the</w:t>
      </w:r>
      <w:r w:rsidR="005513B3" w:rsidRPr="00DC5A77">
        <w:t xml:space="preserve"> protocol </w:t>
      </w:r>
      <w:r w:rsidR="388251BF" w:rsidRPr="00DC5A77">
        <w:t>utilized to</w:t>
      </w:r>
      <w:r w:rsidR="005513B3" w:rsidRPr="00DC5A77">
        <w:t xml:space="preserve"> genera</w:t>
      </w:r>
      <w:r w:rsidR="6562B927" w:rsidRPr="00DC5A77">
        <w:t>te</w:t>
      </w:r>
      <w:r w:rsidR="005513B3" w:rsidRPr="00DC5A77">
        <w:t xml:space="preserve"> </w:t>
      </w:r>
      <w:proofErr w:type="spellStart"/>
      <w:r w:rsidR="005513B3" w:rsidRPr="00DC5A77">
        <w:t>iNPCs</w:t>
      </w:r>
      <w:proofErr w:type="spellEnd"/>
      <w:r w:rsidR="005513B3" w:rsidRPr="00DC5A77">
        <w:t xml:space="preserve"> and further differentiation</w:t>
      </w:r>
      <w:r w:rsidR="19CBB9AD" w:rsidRPr="00DC5A77">
        <w:t xml:space="preserve"> into </w:t>
      </w:r>
      <w:proofErr w:type="spellStart"/>
      <w:r w:rsidR="005513B3" w:rsidRPr="00DC5A77">
        <w:t>iAs</w:t>
      </w:r>
      <w:proofErr w:type="spellEnd"/>
      <w:r w:rsidR="006F2611" w:rsidRPr="00DC5A77">
        <w:t xml:space="preserve">, which are the most suited for larger scale </w:t>
      </w:r>
      <w:r w:rsidR="689A59E9" w:rsidRPr="00DC5A77">
        <w:t>small molecular screening</w:t>
      </w:r>
      <w:r w:rsidR="006F2611" w:rsidRPr="00DC5A77">
        <w:t xml:space="preserve"> assays</w:t>
      </w:r>
      <w:r w:rsidR="005513B3" w:rsidRPr="00DC5A77">
        <w:t>.</w:t>
      </w:r>
      <w:r w:rsidR="00194227" w:rsidRPr="00DC5A77">
        <w:t xml:space="preserve"> </w:t>
      </w:r>
      <w:r w:rsidR="005513B3" w:rsidRPr="00DC5A77">
        <w:t xml:space="preserve">Disease mechanisms and drug testing with </w:t>
      </w:r>
      <w:proofErr w:type="spellStart"/>
      <w:r w:rsidR="005513B3" w:rsidRPr="00DC5A77">
        <w:t>iAs</w:t>
      </w:r>
      <w:proofErr w:type="spellEnd"/>
      <w:r w:rsidR="005513B3" w:rsidRPr="00DC5A77">
        <w:rPr>
          <w:shd w:val="clear" w:color="auto" w:fill="FFFFFF"/>
        </w:rPr>
        <w:t xml:space="preserve"> can be done using different methodologies such as</w:t>
      </w:r>
      <w:r w:rsidR="00194227" w:rsidRPr="00DC5A77">
        <w:rPr>
          <w:shd w:val="clear" w:color="auto" w:fill="FFFFFF"/>
        </w:rPr>
        <w:t xml:space="preserve"> co-cultures</w:t>
      </w:r>
      <w:r w:rsidR="005513B3" w:rsidRPr="00DC5A77">
        <w:rPr>
          <w:shd w:val="clear" w:color="auto" w:fill="FFFFFF"/>
        </w:rPr>
        <w:t xml:space="preserve"> with neurons or</w:t>
      </w:r>
      <w:r w:rsidR="00194227" w:rsidRPr="00DC5A77">
        <w:rPr>
          <w:shd w:val="clear" w:color="auto" w:fill="FFFFFF"/>
        </w:rPr>
        <w:t xml:space="preserve"> metabolic and biochemical analysis</w:t>
      </w:r>
      <w:r w:rsidR="00B24D74" w:rsidRPr="00DC5A77">
        <w:rPr>
          <w:shd w:val="clear" w:color="auto" w:fill="FFFFFF"/>
        </w:rPr>
        <w:t>.</w:t>
      </w:r>
      <w:r w:rsidR="00194227" w:rsidRPr="00DC5A77">
        <w:rPr>
          <w:shd w:val="clear" w:color="auto" w:fill="FFFFFF"/>
        </w:rPr>
        <w:t xml:space="preserve"> The advantage </w:t>
      </w:r>
      <w:r w:rsidR="692207BC" w:rsidRPr="00DC5A77">
        <w:rPr>
          <w:shd w:val="clear" w:color="auto" w:fill="FFFFFF"/>
        </w:rPr>
        <w:t>of</w:t>
      </w:r>
      <w:r w:rsidR="00194227" w:rsidRPr="00DC5A77">
        <w:rPr>
          <w:shd w:val="clear" w:color="auto" w:fill="FFFFFF"/>
        </w:rPr>
        <w:t xml:space="preserve"> this system is</w:t>
      </w:r>
      <w:r w:rsidR="005513B3" w:rsidRPr="00DC5A77">
        <w:rPr>
          <w:shd w:val="clear" w:color="auto" w:fill="FFFFFF"/>
        </w:rPr>
        <w:t xml:space="preserve"> the speed and ease</w:t>
      </w:r>
      <w:r w:rsidR="4610CFBB" w:rsidRPr="00DC5A77">
        <w:rPr>
          <w:shd w:val="clear" w:color="auto" w:fill="FFFFFF"/>
        </w:rPr>
        <w:t xml:space="preserve"> of</w:t>
      </w:r>
      <w:r w:rsidR="005513B3" w:rsidRPr="00DC5A77">
        <w:rPr>
          <w:shd w:val="clear" w:color="auto" w:fill="FFFFFF"/>
        </w:rPr>
        <w:t xml:space="preserve"> maintenance of the</w:t>
      </w:r>
      <w:r w:rsidR="699AC9E0" w:rsidRPr="00DC5A77">
        <w:rPr>
          <w:shd w:val="clear" w:color="auto" w:fill="FFFFFF"/>
        </w:rPr>
        <w:t>se</w:t>
      </w:r>
      <w:r w:rsidR="005513B3" w:rsidRPr="00DC5A77">
        <w:rPr>
          <w:shd w:val="clear" w:color="auto" w:fill="FFFFFF"/>
        </w:rPr>
        <w:t xml:space="preserve"> cell lines compared to iPSCs</w:t>
      </w:r>
      <w:r w:rsidR="303348CB" w:rsidRPr="00DC5A77">
        <w:rPr>
          <w:shd w:val="clear" w:color="auto" w:fill="FFFFFF"/>
        </w:rPr>
        <w:t>.</w:t>
      </w:r>
      <w:r w:rsidR="1E5E2EC9" w:rsidRPr="00DC5A77">
        <w:rPr>
          <w:shd w:val="clear" w:color="auto" w:fill="FFFFFF"/>
        </w:rPr>
        <w:t xml:space="preserve"> </w:t>
      </w:r>
      <w:r w:rsidR="005513B3" w:rsidRPr="00DC5A77">
        <w:rPr>
          <w:shd w:val="clear" w:color="auto" w:fill="FFFFFF"/>
        </w:rPr>
        <w:t xml:space="preserve">Moreover, </w:t>
      </w:r>
      <w:proofErr w:type="spellStart"/>
      <w:r w:rsidR="005513B3" w:rsidRPr="00DC5A77">
        <w:rPr>
          <w:shd w:val="clear" w:color="auto" w:fill="FFFFFF"/>
        </w:rPr>
        <w:t>iNPCs</w:t>
      </w:r>
      <w:proofErr w:type="spellEnd"/>
      <w:r w:rsidR="005513B3" w:rsidRPr="00DC5A77">
        <w:rPr>
          <w:shd w:val="clear" w:color="auto" w:fill="FFFFFF"/>
        </w:rPr>
        <w:t xml:space="preserve"> can be frozen in small portions for </w:t>
      </w:r>
      <w:proofErr w:type="spellStart"/>
      <w:r w:rsidR="005513B3" w:rsidRPr="00DC5A77">
        <w:rPr>
          <w:shd w:val="clear" w:color="auto" w:fill="FFFFFF"/>
        </w:rPr>
        <w:t>iA</w:t>
      </w:r>
      <w:r w:rsidR="00722CF8" w:rsidRPr="00DC5A77">
        <w:rPr>
          <w:shd w:val="clear" w:color="auto" w:fill="FFFFFF"/>
        </w:rPr>
        <w:t>s</w:t>
      </w:r>
      <w:proofErr w:type="spellEnd"/>
      <w:r w:rsidR="005513B3" w:rsidRPr="00DC5A77">
        <w:rPr>
          <w:shd w:val="clear" w:color="auto" w:fill="FFFFFF"/>
        </w:rPr>
        <w:t xml:space="preserve"> differentiation which facilitates drug testing under constant conditions over extended periods of time. Overall, comparison of larger sample numbers becomes possible this way which opens the door to evaluate </w:t>
      </w:r>
      <w:r w:rsidR="00194227" w:rsidRPr="00DC5A77">
        <w:rPr>
          <w:shd w:val="clear" w:color="auto" w:fill="FFFFFF"/>
        </w:rPr>
        <w:t xml:space="preserve">therapeutic </w:t>
      </w:r>
      <w:r w:rsidR="005513B3" w:rsidRPr="00DC5A77">
        <w:rPr>
          <w:shd w:val="clear" w:color="auto" w:fill="FFFFFF"/>
        </w:rPr>
        <w:t>potential of compounds</w:t>
      </w:r>
      <w:r w:rsidR="00194227" w:rsidRPr="00DC5A77">
        <w:rPr>
          <w:shd w:val="clear" w:color="auto" w:fill="FFFFFF"/>
        </w:rPr>
        <w:t xml:space="preserve"> in a </w:t>
      </w:r>
      <w:r w:rsidR="005513B3" w:rsidRPr="00DC5A77">
        <w:rPr>
          <w:shd w:val="clear" w:color="auto" w:fill="FFFFFF"/>
        </w:rPr>
        <w:t xml:space="preserve">larger and </w:t>
      </w:r>
      <w:r w:rsidR="00194227" w:rsidRPr="00DC5A77">
        <w:t>more representative patient population.</w:t>
      </w:r>
    </w:p>
    <w:bookmarkEnd w:id="3"/>
    <w:p w14:paraId="484BF647" w14:textId="77777777" w:rsidR="00E93C62" w:rsidRPr="00DC5A77" w:rsidRDefault="00E93C62" w:rsidP="00BB618C">
      <w:pPr>
        <w:rPr>
          <w:b/>
        </w:rPr>
      </w:pPr>
    </w:p>
    <w:p w14:paraId="32A92E82" w14:textId="48491708" w:rsidR="006E4797" w:rsidRPr="00DC5A77" w:rsidRDefault="00551D82" w:rsidP="00BB618C">
      <w:r w:rsidRPr="00DC5A77">
        <w:rPr>
          <w:b/>
        </w:rPr>
        <w:lastRenderedPageBreak/>
        <w:t>PROTOCOL</w:t>
      </w:r>
      <w:r w:rsidRPr="00DC5A77">
        <w:rPr>
          <w:b/>
          <w:bCs/>
        </w:rPr>
        <w:t>:</w:t>
      </w:r>
      <w:r w:rsidRPr="00DC5A77">
        <w:t xml:space="preserve"> </w:t>
      </w:r>
    </w:p>
    <w:p w14:paraId="37057BC1" w14:textId="77777777" w:rsidR="00C462D1" w:rsidRPr="00DC5A77" w:rsidRDefault="00C462D1" w:rsidP="00BB618C"/>
    <w:p w14:paraId="452FBA47" w14:textId="22058AF3" w:rsidR="149CF149" w:rsidRPr="00DC5A77" w:rsidRDefault="000F044B" w:rsidP="00BB618C">
      <w:r w:rsidRPr="00DC5A77">
        <w:t>[Place Table 1 here].</w:t>
      </w:r>
    </w:p>
    <w:p w14:paraId="73C9D4E3" w14:textId="505CAFE7" w:rsidR="094F0E43" w:rsidRPr="00DC5A77" w:rsidRDefault="094F0E43" w:rsidP="00BB618C"/>
    <w:p w14:paraId="2DF456A8" w14:textId="4AFDD4A7" w:rsidR="00552136" w:rsidRPr="00DC5A77" w:rsidRDefault="00C0606A" w:rsidP="00BB618C">
      <w:pPr>
        <w:pStyle w:val="ListParagraph"/>
        <w:numPr>
          <w:ilvl w:val="0"/>
          <w:numId w:val="13"/>
        </w:numPr>
        <w:ind w:left="0" w:firstLine="0"/>
        <w:rPr>
          <w:b/>
        </w:rPr>
      </w:pPr>
      <w:bookmarkStart w:id="5" w:name="_Hlk50061540"/>
      <w:r w:rsidRPr="00DC5A77">
        <w:rPr>
          <w:b/>
        </w:rPr>
        <w:t xml:space="preserve"> </w:t>
      </w:r>
      <w:r w:rsidR="00552136" w:rsidRPr="00DC5A77">
        <w:rPr>
          <w:b/>
        </w:rPr>
        <w:t>Direct conversion of adult human fibroblasts to neuronal progenitor cells</w:t>
      </w:r>
    </w:p>
    <w:p w14:paraId="071C7AB2" w14:textId="77777777" w:rsidR="00C0606A" w:rsidRPr="00DC5A77" w:rsidRDefault="00C0606A" w:rsidP="00BB618C"/>
    <w:p w14:paraId="7FAFEB6F" w14:textId="16F34B93" w:rsidR="36FAA72B" w:rsidRPr="00DC5A77" w:rsidRDefault="00C462D1" w:rsidP="00BB618C">
      <w:bookmarkStart w:id="6" w:name="_Hlk61289023"/>
      <w:r w:rsidRPr="00DC5A77">
        <w:t>NOTE:</w:t>
      </w:r>
      <w:r w:rsidR="000F002A" w:rsidRPr="00DC5A77">
        <w:t xml:space="preserve"> </w:t>
      </w:r>
      <w:r w:rsidR="36FAA72B" w:rsidRPr="00DC5A77">
        <w:t xml:space="preserve">A schematic timeline of this protocol can </w:t>
      </w:r>
      <w:r w:rsidR="06952D65" w:rsidRPr="00DC5A77">
        <w:t xml:space="preserve">be </w:t>
      </w:r>
      <w:r w:rsidR="36FAA72B" w:rsidRPr="00DC5A77">
        <w:t xml:space="preserve">reviewed in Meyer </w:t>
      </w:r>
      <w:r w:rsidR="00A36B07" w:rsidRPr="00DC5A77">
        <w:t>(</w:t>
      </w:r>
      <w:r w:rsidR="36FAA72B" w:rsidRPr="00DC5A77">
        <w:t>2014</w:t>
      </w:r>
      <w:r w:rsidR="00A36B07" w:rsidRPr="00DC5A77">
        <w:t>)</w:t>
      </w:r>
      <w:r w:rsidR="00E60DD4" w:rsidRPr="00DC5A77">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instrText xml:space="preserve"> ADDIN EN.CITE </w:instrText>
      </w:r>
      <w:r w:rsidR="00321B6F" w:rsidRPr="00DC5A77">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instrText xml:space="preserve"> ADDIN EN.CITE.DATA </w:instrText>
      </w:r>
      <w:r w:rsidR="00321B6F" w:rsidRPr="00DC5A77">
        <w:fldChar w:fldCharType="end"/>
      </w:r>
      <w:r w:rsidR="00E60DD4" w:rsidRPr="00DC5A77">
        <w:fldChar w:fldCharType="separate"/>
      </w:r>
      <w:r w:rsidR="00321B6F" w:rsidRPr="00DC5A77">
        <w:rPr>
          <w:noProof/>
          <w:vertAlign w:val="superscript"/>
        </w:rPr>
        <w:t>19</w:t>
      </w:r>
      <w:r w:rsidR="00E60DD4" w:rsidRPr="00DC5A77">
        <w:fldChar w:fldCharType="end"/>
      </w:r>
      <w:r w:rsidR="36FAA72B" w:rsidRPr="00DC5A77">
        <w:t>.</w:t>
      </w:r>
    </w:p>
    <w:bookmarkEnd w:id="6"/>
    <w:p w14:paraId="7C3DD4EC" w14:textId="51FE47B8" w:rsidR="51A84B0D" w:rsidRPr="00DC5A77" w:rsidRDefault="51A84B0D" w:rsidP="00BB618C"/>
    <w:p w14:paraId="13550A37" w14:textId="78EA8B33" w:rsidR="00C0606A" w:rsidRPr="00DC5A77" w:rsidRDefault="00DA1188" w:rsidP="00BB618C">
      <w:pPr>
        <w:pStyle w:val="ListParagraph"/>
        <w:numPr>
          <w:ilvl w:val="1"/>
          <w:numId w:val="13"/>
        </w:numPr>
        <w:ind w:left="0" w:firstLine="0"/>
      </w:pPr>
      <w:r w:rsidRPr="00DC5A77">
        <w:t>Use primary human skin fibroblasts that can be obtained from cell banks or skin biopsies</w:t>
      </w:r>
      <w:r w:rsidR="00552136" w:rsidRPr="00DC5A77">
        <w:rPr>
          <w:shd w:val="clear" w:color="auto" w:fill="E6E6E6"/>
        </w:rPr>
        <w:fldChar w:fldCharType="begin"/>
      </w:r>
      <w:r w:rsidR="00321B6F" w:rsidRPr="00DC5A77">
        <w:rPr>
          <w:shd w:val="clear" w:color="auto" w:fill="E6E6E6"/>
        </w:rPr>
        <w:instrText xml:space="preserve"> ADDIN EN.CITE &lt;EndNote&gt;&lt;Cite&gt;&lt;Author&gt;Vangipuram&lt;/Author&gt;&lt;Year&gt;2013&lt;/Year&gt;&lt;RecNum&gt;23&lt;/RecNum&gt;&lt;DisplayText&gt;&lt;style face="superscript"&gt;31&lt;/style&gt;&lt;/DisplayText&gt;&lt;record&gt;&lt;rec-number&gt;23&lt;/rec-number&gt;&lt;foreign-keys&gt;&lt;key app="EN" db-id="zrsxddwavpr0r9exxekp2t0pf0wz029v2w2s" timestamp="1599146384"&gt;23&lt;/key&gt;&lt;/foreign-keys&gt;&lt;ref-type name="Journal Article"&gt;17&lt;/ref-type&gt;&lt;contributors&gt;&lt;authors&gt;&lt;author&gt;Vangipuram, M.&lt;/author&gt;&lt;author&gt;Ting, D.&lt;/author&gt;&lt;author&gt;Kim, S.&lt;/author&gt;&lt;author&gt;Diaz, R.&lt;/author&gt;&lt;author&gt;Schule, B.&lt;/author&gt;&lt;/authors&gt;&lt;/contributors&gt;&lt;auth-address&gt;Basic Research Department, The Parkinson&amp;apos;s Institute.&lt;/auth-address&gt;&lt;titles&gt;&lt;title&gt;Skin punch biopsy explant culture for derivation of primary human fibroblasts&lt;/title&gt;&lt;secondary-title&gt;J Vis Exp&lt;/secondary-title&gt;&lt;/titles&gt;&lt;periodical&gt;&lt;full-title&gt;J Vis Exp&lt;/full-title&gt;&lt;/periodical&gt;&lt;pages&gt;e3779&lt;/pages&gt;&lt;number&gt;77&lt;/number&gt;&lt;edition&gt;2013/07/16&lt;/edition&gt;&lt;keywords&gt;&lt;keyword&gt;Biopsy/*methods&lt;/keyword&gt;&lt;keyword&gt;Fibroblasts/*cytology&lt;/keyword&gt;&lt;keyword&gt;Humans&lt;/keyword&gt;&lt;keyword&gt;Skin/*cytology&lt;/keyword&gt;&lt;keyword&gt;Tissue Culture Techniques/*methods&lt;/keyword&gt;&lt;/keywords&gt;&lt;dates&gt;&lt;year&gt;2013&lt;/year&gt;&lt;pub-dates&gt;&lt;date&gt;Jul 7&lt;/date&gt;&lt;/pub-dates&gt;&lt;/dates&gt;&lt;isbn&gt;1940-087X (Electronic)&amp;#xD;1940-087X (Linking)&lt;/isbn&gt;&lt;accession-num&gt;23852182&lt;/accession-num&gt;&lt;urls&gt;&lt;related-urls&gt;&lt;url&gt;https://www.ncbi.nlm.nih.gov/pubmed/23852182&lt;/url&gt;&lt;/related-urls&gt;&lt;/urls&gt;&lt;custom2&gt;PMC3731437&lt;/custom2&gt;&lt;electronic-resource-num&gt;10.3791/3779&lt;/electronic-resource-num&gt;&lt;/record&gt;&lt;/Cite&gt;&lt;/EndNote&gt;</w:instrText>
      </w:r>
      <w:r w:rsidR="00552136" w:rsidRPr="00DC5A77">
        <w:rPr>
          <w:shd w:val="clear" w:color="auto" w:fill="E6E6E6"/>
        </w:rPr>
        <w:fldChar w:fldCharType="separate"/>
      </w:r>
      <w:r w:rsidR="00321B6F" w:rsidRPr="00DC5A77">
        <w:rPr>
          <w:noProof/>
          <w:shd w:val="clear" w:color="auto" w:fill="E6E6E6"/>
          <w:vertAlign w:val="superscript"/>
        </w:rPr>
        <w:t>31</w:t>
      </w:r>
      <w:r w:rsidR="00552136" w:rsidRPr="00DC5A77">
        <w:rPr>
          <w:shd w:val="clear" w:color="auto" w:fill="E6E6E6"/>
        </w:rPr>
        <w:fldChar w:fldCharType="end"/>
      </w:r>
      <w:r w:rsidRPr="00DC5A77">
        <w:t xml:space="preserve">. </w:t>
      </w:r>
      <w:r w:rsidR="0F502349" w:rsidRPr="00DC5A77">
        <w:rPr>
          <w:rFonts w:eastAsia="Arial"/>
        </w:rPr>
        <w:t>Culture cells at 37</w:t>
      </w:r>
      <w:r w:rsidR="00C462D1" w:rsidRPr="00DC5A77">
        <w:rPr>
          <w:rFonts w:eastAsia="Arial"/>
        </w:rPr>
        <w:t xml:space="preserve"> </w:t>
      </w:r>
      <w:r w:rsidR="0F502349" w:rsidRPr="00DC5A77">
        <w:rPr>
          <w:rFonts w:eastAsia="Arial"/>
        </w:rPr>
        <w:t>°C in a 5% CO</w:t>
      </w:r>
      <w:r w:rsidR="0F502349" w:rsidRPr="00DC5A77">
        <w:rPr>
          <w:rFonts w:eastAsia="Arial"/>
          <w:vertAlign w:val="subscript"/>
        </w:rPr>
        <w:t>2</w:t>
      </w:r>
      <w:r w:rsidR="0F502349" w:rsidRPr="00DC5A77">
        <w:rPr>
          <w:rFonts w:eastAsia="Arial"/>
        </w:rPr>
        <w:t xml:space="preserve"> tissue culture incubator.</w:t>
      </w:r>
      <w:r w:rsidR="7B6E5EC5" w:rsidRPr="00DC5A77">
        <w:t xml:space="preserve"> </w:t>
      </w:r>
      <w:r w:rsidR="72AD9D66" w:rsidRPr="00DC5A77">
        <w:t>Passage cells</w:t>
      </w:r>
      <w:r w:rsidRPr="00DC5A77">
        <w:t xml:space="preserve"> for at least 1-2 passages post </w:t>
      </w:r>
      <w:r w:rsidR="112C1808" w:rsidRPr="00DC5A77">
        <w:t>thawing</w:t>
      </w:r>
      <w:r w:rsidRPr="00DC5A77">
        <w:t xml:space="preserve"> prior to use</w:t>
      </w:r>
      <w:r w:rsidR="006E16E1" w:rsidRPr="00DC5A77">
        <w:t xml:space="preserve"> in the experiment</w:t>
      </w:r>
      <w:r w:rsidRPr="00DC5A77">
        <w:t>. Once the cells are ready, coat a well of a 6-well plate with human fibronectin (1:200 diluted in PBS)</w:t>
      </w:r>
      <w:r w:rsidR="006E16E1" w:rsidRPr="00DC5A77">
        <w:t xml:space="preserve"> at room temperature for 15-20 mi</w:t>
      </w:r>
      <w:r w:rsidR="6FBE5447" w:rsidRPr="00DC5A77">
        <w:t>n</w:t>
      </w:r>
      <w:r w:rsidRPr="00DC5A77">
        <w:t xml:space="preserve">. </w:t>
      </w:r>
    </w:p>
    <w:p w14:paraId="744FA6C1" w14:textId="77777777" w:rsidR="00C0606A" w:rsidRPr="00DC5A77" w:rsidRDefault="00C0606A" w:rsidP="00BB618C"/>
    <w:p w14:paraId="2ED36349" w14:textId="0CCB90FE" w:rsidR="00B81F7D" w:rsidRPr="00DC5A77" w:rsidRDefault="00EA1717" w:rsidP="00BB618C">
      <w:pPr>
        <w:pStyle w:val="ListParagraph"/>
        <w:numPr>
          <w:ilvl w:val="1"/>
          <w:numId w:val="13"/>
        </w:numPr>
        <w:ind w:left="0" w:firstLine="0"/>
      </w:pPr>
      <w:r w:rsidRPr="00DC5A77">
        <w:t xml:space="preserve">When the cells are ready to be plated, remove the fibronectin from the dish and immediately add cell solution or </w:t>
      </w:r>
      <w:r w:rsidR="503E2EBC" w:rsidRPr="00DC5A77">
        <w:t>2</w:t>
      </w:r>
      <w:r w:rsidR="00C462D1" w:rsidRPr="00DC5A77">
        <w:t xml:space="preserve"> mL</w:t>
      </w:r>
      <w:r w:rsidR="503E2EBC" w:rsidRPr="00DC5A77">
        <w:t xml:space="preserve"> of </w:t>
      </w:r>
      <w:r w:rsidRPr="00DC5A77">
        <w:t>fibroblast media</w:t>
      </w:r>
      <w:r w:rsidR="00C0606A" w:rsidRPr="00DC5A77">
        <w:t xml:space="preserve"> (</w:t>
      </w:r>
      <w:r w:rsidR="00C0606A" w:rsidRPr="00DC5A77">
        <w:rPr>
          <w:b/>
          <w:bCs/>
        </w:rPr>
        <w:t>Table 1</w:t>
      </w:r>
      <w:r w:rsidR="00C0606A" w:rsidRPr="00DC5A77">
        <w:t>)</w:t>
      </w:r>
      <w:r w:rsidRPr="00DC5A77">
        <w:t xml:space="preserve"> – do not let the dish dry out prior to adding media. </w:t>
      </w:r>
      <w:r w:rsidR="00552136" w:rsidRPr="00DC5A77">
        <w:t>Depending on how fast the</w:t>
      </w:r>
      <w:r w:rsidR="00DA1188" w:rsidRPr="00DC5A77">
        <w:t xml:space="preserve"> cells</w:t>
      </w:r>
      <w:r w:rsidR="00552136" w:rsidRPr="00DC5A77">
        <w:t xml:space="preserve"> grow, plate 150</w:t>
      </w:r>
      <w:r w:rsidR="0A2FDD9A" w:rsidRPr="00DC5A77">
        <w:t>,</w:t>
      </w:r>
      <w:r w:rsidR="00552136" w:rsidRPr="00DC5A77">
        <w:t>000</w:t>
      </w:r>
      <w:r w:rsidR="00DA1188" w:rsidRPr="00DC5A77">
        <w:t xml:space="preserve"> (fast growing) </w:t>
      </w:r>
      <w:r w:rsidR="00552136" w:rsidRPr="00DC5A77">
        <w:t>-</w:t>
      </w:r>
      <w:r w:rsidR="1A2540F9" w:rsidRPr="00DC5A77">
        <w:t xml:space="preserve"> </w:t>
      </w:r>
      <w:r w:rsidR="00552136" w:rsidRPr="00DC5A77">
        <w:t>200</w:t>
      </w:r>
      <w:r w:rsidR="118CC2E4" w:rsidRPr="00DC5A77">
        <w:t>,</w:t>
      </w:r>
      <w:r w:rsidR="00552136" w:rsidRPr="00DC5A77">
        <w:t xml:space="preserve">000 </w:t>
      </w:r>
      <w:r w:rsidR="00DA1188" w:rsidRPr="00DC5A77">
        <w:t xml:space="preserve">(slow growing) </w:t>
      </w:r>
      <w:r w:rsidR="00552136" w:rsidRPr="00DC5A77">
        <w:t xml:space="preserve">fibroblasts in </w:t>
      </w:r>
      <w:r w:rsidR="2514AE71" w:rsidRPr="00DC5A77">
        <w:t>two</w:t>
      </w:r>
      <w:r w:rsidR="00552136" w:rsidRPr="00DC5A77">
        <w:t xml:space="preserve"> well</w:t>
      </w:r>
      <w:r w:rsidR="5D7B7AEE" w:rsidRPr="00DC5A77">
        <w:t>s</w:t>
      </w:r>
      <w:r w:rsidR="00552136" w:rsidRPr="00DC5A77">
        <w:t xml:space="preserve"> of a</w:t>
      </w:r>
      <w:r w:rsidR="00DA1188" w:rsidRPr="00DC5A77">
        <w:t xml:space="preserve"> human</w:t>
      </w:r>
      <w:r w:rsidR="00552136" w:rsidRPr="00DC5A77">
        <w:t xml:space="preserve"> fibronectin coated 6</w:t>
      </w:r>
      <w:r w:rsidR="00A8660B" w:rsidRPr="00DC5A77">
        <w:t>-</w:t>
      </w:r>
      <w:r w:rsidR="00552136" w:rsidRPr="00DC5A77">
        <w:t>well plate</w:t>
      </w:r>
      <w:r w:rsidR="07195F87" w:rsidRPr="00DC5A77">
        <w:t xml:space="preserve"> each</w:t>
      </w:r>
      <w:r w:rsidR="00C0606A" w:rsidRPr="00DC5A77">
        <w:t>.</w:t>
      </w:r>
    </w:p>
    <w:p w14:paraId="0C4608BB" w14:textId="1298EC8B" w:rsidR="00B81F7D" w:rsidRPr="00DC5A77" w:rsidRDefault="00B81F7D" w:rsidP="00BB618C"/>
    <w:p w14:paraId="46F8BD27" w14:textId="639B1CBD" w:rsidR="00B81F7D" w:rsidRPr="00DC5A77" w:rsidRDefault="00C462D1" w:rsidP="00BB618C">
      <w:r w:rsidRPr="00DC5A77">
        <w:t>NOTE:</w:t>
      </w:r>
      <w:r w:rsidR="5E7000A4" w:rsidRPr="00DC5A77">
        <w:t xml:space="preserve"> </w:t>
      </w:r>
      <w:r w:rsidR="00C0606A" w:rsidRPr="00DC5A77">
        <w:t>T</w:t>
      </w:r>
      <w:r w:rsidR="006E16E1" w:rsidRPr="00DC5A77">
        <w:t>he cells should be</w:t>
      </w:r>
      <w:r w:rsidR="00552136" w:rsidRPr="00DC5A77">
        <w:t xml:space="preserve"> around 70% confluent for </w:t>
      </w:r>
      <w:r w:rsidR="006E16E1" w:rsidRPr="00DC5A77">
        <w:t xml:space="preserve">viral </w:t>
      </w:r>
      <w:r w:rsidR="00552136" w:rsidRPr="00DC5A77">
        <w:t>transduction to be able to keep them in the same plate for several more days</w:t>
      </w:r>
      <w:r w:rsidR="006E16E1" w:rsidRPr="00DC5A77">
        <w:t xml:space="preserve"> after transduction.</w:t>
      </w:r>
      <w:r w:rsidR="28617FD6" w:rsidRPr="00DC5A77">
        <w:t xml:space="preserve"> </w:t>
      </w:r>
      <w:r w:rsidR="00B81F7D" w:rsidRPr="00DC5A77">
        <w:t xml:space="preserve">It can be beneficial to seed at </w:t>
      </w:r>
      <w:r w:rsidR="19CA6F1B" w:rsidRPr="00DC5A77">
        <w:t>two</w:t>
      </w:r>
      <w:r w:rsidR="00B81F7D" w:rsidRPr="00DC5A77">
        <w:t xml:space="preserve"> different densities </w:t>
      </w:r>
      <w:proofErr w:type="gramStart"/>
      <w:r w:rsidR="00B81F7D" w:rsidRPr="00DC5A77">
        <w:t>in order to</w:t>
      </w:r>
      <w:proofErr w:type="gramEnd"/>
      <w:r w:rsidR="00B81F7D" w:rsidRPr="00DC5A77">
        <w:t xml:space="preserve"> have a choice the next day for conversion. </w:t>
      </w:r>
    </w:p>
    <w:p w14:paraId="19D0CE1B" w14:textId="77777777" w:rsidR="00B81F7D" w:rsidRPr="00DC5A77" w:rsidRDefault="00B81F7D" w:rsidP="00BB618C"/>
    <w:p w14:paraId="2E102690" w14:textId="05A023DE" w:rsidR="00552136" w:rsidRPr="00DC5A77" w:rsidRDefault="006E16E1" w:rsidP="00BB618C">
      <w:pPr>
        <w:pStyle w:val="ListParagraph"/>
        <w:numPr>
          <w:ilvl w:val="1"/>
          <w:numId w:val="13"/>
        </w:numPr>
        <w:ind w:left="0" w:firstLine="0"/>
      </w:pPr>
      <w:r w:rsidRPr="00DC5A77">
        <w:t>The day after seeding, check the fibroblasts under the microscope and verify cell density (between 70-85%)</w:t>
      </w:r>
      <w:r w:rsidR="00DA7B01" w:rsidRPr="00DC5A77">
        <w:t xml:space="preserve"> and </w:t>
      </w:r>
      <w:r w:rsidR="30D57FD5" w:rsidRPr="00DC5A77">
        <w:t>even</w:t>
      </w:r>
      <w:r w:rsidR="00DA7B01" w:rsidRPr="00DC5A77">
        <w:t xml:space="preserve"> s</w:t>
      </w:r>
      <w:r w:rsidR="00810901" w:rsidRPr="00DC5A77">
        <w:t>eeding throughout the well for optimal results.</w:t>
      </w:r>
    </w:p>
    <w:p w14:paraId="390D7264" w14:textId="476740B8" w:rsidR="28E079DF" w:rsidRPr="00DC5A77" w:rsidRDefault="28E079DF" w:rsidP="00BB618C"/>
    <w:p w14:paraId="083DAB7B" w14:textId="2724CA14" w:rsidR="4FCD9D4F" w:rsidRPr="00DC5A77" w:rsidRDefault="006E16E1" w:rsidP="00BB618C">
      <w:pPr>
        <w:pStyle w:val="ListParagraph"/>
        <w:numPr>
          <w:ilvl w:val="1"/>
          <w:numId w:val="13"/>
        </w:numPr>
        <w:ind w:left="0" w:firstLine="0"/>
      </w:pPr>
      <w:r w:rsidRPr="00DC5A77">
        <w:t>T</w:t>
      </w:r>
      <w:r w:rsidR="00552136" w:rsidRPr="00DC5A77">
        <w:t xml:space="preserve">ransduce </w:t>
      </w:r>
      <w:r w:rsidR="3C96FB95" w:rsidRPr="00DC5A77">
        <w:t xml:space="preserve">one well </w:t>
      </w:r>
      <w:r w:rsidR="00552136" w:rsidRPr="00DC5A77">
        <w:t xml:space="preserve">with all </w:t>
      </w:r>
      <w:r w:rsidR="1A028632" w:rsidRPr="00DC5A77">
        <w:t>four</w:t>
      </w:r>
      <w:r w:rsidR="00552136" w:rsidRPr="00DC5A77">
        <w:t xml:space="preserve"> retroviral vectors (Oct3/4, Klf4, Sox2 and c-</w:t>
      </w:r>
      <w:proofErr w:type="spellStart"/>
      <w:r w:rsidR="00552136" w:rsidRPr="00DC5A77">
        <w:t>Myc</w:t>
      </w:r>
      <w:proofErr w:type="spellEnd"/>
      <w:r w:rsidR="00552136" w:rsidRPr="00DC5A77">
        <w:t xml:space="preserve">) – use a </w:t>
      </w:r>
      <w:r w:rsidR="009C78F2" w:rsidRPr="00DC5A77">
        <w:t>m</w:t>
      </w:r>
      <w:r w:rsidR="16D6FF2E" w:rsidRPr="00DC5A77">
        <w:t>ultiplicity of infection (</w:t>
      </w:r>
      <w:r w:rsidR="00552136" w:rsidRPr="00DC5A77">
        <w:t>MOI</w:t>
      </w:r>
      <w:r w:rsidR="77624A6A" w:rsidRPr="00DC5A77">
        <w:t>)</w:t>
      </w:r>
      <w:r w:rsidR="00552136" w:rsidRPr="00DC5A77">
        <w:t xml:space="preserve"> </w:t>
      </w:r>
      <w:r w:rsidR="00C0606A" w:rsidRPr="00DC5A77">
        <w:t xml:space="preserve">of 10 for fast growing or 15 for slow growing fibroblasts (transduction efficiency </w:t>
      </w:r>
      <w:r w:rsidR="1EAA20ED" w:rsidRPr="00DC5A77">
        <w:t>should</w:t>
      </w:r>
      <w:r w:rsidR="00C0606A" w:rsidRPr="00DC5A77">
        <w:t xml:space="preserve"> exceed </w:t>
      </w:r>
      <w:r w:rsidR="00552136" w:rsidRPr="00DC5A77">
        <w:t xml:space="preserve">70% </w:t>
      </w:r>
      <w:r w:rsidR="00810901" w:rsidRPr="00DC5A77">
        <w:t xml:space="preserve">or more </w:t>
      </w:r>
      <w:r w:rsidR="00552136" w:rsidRPr="00DC5A77">
        <w:t>positive cells for each vector</w:t>
      </w:r>
      <w:r w:rsidR="00C0606A" w:rsidRPr="00DC5A77">
        <w:t>)</w:t>
      </w:r>
      <w:r w:rsidR="00552136" w:rsidRPr="00DC5A77">
        <w:t xml:space="preserve">. </w:t>
      </w:r>
      <w:r w:rsidR="0ED9C4B6" w:rsidRPr="00DC5A77">
        <w:t xml:space="preserve">Add </w:t>
      </w:r>
      <w:r w:rsidR="00552136" w:rsidRPr="00DC5A77">
        <w:t xml:space="preserve">regular fibroblast medium </w:t>
      </w:r>
      <w:r w:rsidR="769062CB" w:rsidRPr="00DC5A77">
        <w:t xml:space="preserve">to viral mix </w:t>
      </w:r>
      <w:r w:rsidR="00552136" w:rsidRPr="00DC5A77">
        <w:t>to a total volume of 1</w:t>
      </w:r>
      <w:r w:rsidR="00C462D1" w:rsidRPr="00DC5A77">
        <w:t xml:space="preserve"> mL</w:t>
      </w:r>
      <w:r w:rsidR="00552136" w:rsidRPr="00DC5A77">
        <w:t xml:space="preserve"> per well </w:t>
      </w:r>
      <w:r w:rsidR="25FBBD72" w:rsidRPr="00DC5A77">
        <w:t>and incubate overnight</w:t>
      </w:r>
      <w:r w:rsidR="00DC5A77" w:rsidRPr="00DC5A77">
        <w:rPr>
          <w:rFonts w:eastAsia="Arial"/>
        </w:rPr>
        <w:t xml:space="preserve"> at 37 °C in a 5% CO</w:t>
      </w:r>
      <w:r w:rsidR="00DC5A77" w:rsidRPr="00DC5A77">
        <w:rPr>
          <w:rFonts w:eastAsia="Arial"/>
          <w:vertAlign w:val="subscript"/>
        </w:rPr>
        <w:t>2</w:t>
      </w:r>
      <w:r w:rsidR="00DC5A77" w:rsidRPr="00DC5A77">
        <w:rPr>
          <w:rFonts w:eastAsia="Arial"/>
        </w:rPr>
        <w:t xml:space="preserve"> tissue culture incubator</w:t>
      </w:r>
      <w:r w:rsidR="25FBBD72" w:rsidRPr="00DC5A77">
        <w:t>.</w:t>
      </w:r>
      <w:r w:rsidR="08AECC97" w:rsidRPr="00DC5A77">
        <w:t xml:space="preserve"> Leave the second well untreated</w:t>
      </w:r>
      <w:r w:rsidR="3695918A" w:rsidRPr="00DC5A77">
        <w:t xml:space="preserve"> and return cells to tissue culture incubator</w:t>
      </w:r>
      <w:r w:rsidR="08AECC97" w:rsidRPr="00DC5A77">
        <w:t>.</w:t>
      </w:r>
    </w:p>
    <w:p w14:paraId="4A369CFD" w14:textId="2C318554" w:rsidR="006E16E1" w:rsidRPr="00DC5A77" w:rsidRDefault="006E16E1" w:rsidP="00BB618C"/>
    <w:p w14:paraId="59F7C89B" w14:textId="35988F91" w:rsidR="006E16E1" w:rsidRPr="00DC5A77" w:rsidRDefault="00C462D1" w:rsidP="00BB618C">
      <w:r w:rsidRPr="00DC5A77">
        <w:t>NOTE:</w:t>
      </w:r>
      <w:r w:rsidR="006E16E1" w:rsidRPr="00DC5A77">
        <w:t xml:space="preserve"> </w:t>
      </w:r>
      <w:r w:rsidR="00B47990" w:rsidRPr="00DC5A77">
        <w:t>Retroviral vectors can be purchased by a vendor or made in-house</w:t>
      </w:r>
      <w:r w:rsidR="00B81F7D" w:rsidRPr="00DC5A77">
        <w:t>, protocols are available online</w:t>
      </w:r>
      <w:r w:rsidR="00F739EF" w:rsidRPr="00DC5A77">
        <w:fldChar w:fldCharType="begin"/>
      </w:r>
      <w:r w:rsidR="00321B6F" w:rsidRPr="00DC5A77">
        <w:instrText xml:space="preserve"> ADDIN EN.CITE &lt;EndNote&gt;&lt;Cite&gt;&lt;Author&gt;Pear&lt;/Author&gt;&lt;Year&gt;2001&lt;/Year&gt;&lt;RecNum&gt;31&lt;/RecNum&gt;&lt;DisplayText&gt;&lt;style face="superscript"&gt;32&lt;/style&gt;&lt;/DisplayText&gt;&lt;record&gt;&lt;rec-number&gt;31&lt;/rec-number&gt;&lt;foreign-keys&gt;&lt;key app="EN" db-id="zrsxddwavpr0r9exxekp2t0pf0wz029v2w2s" timestamp="1599182869"&gt;31&lt;/key&gt;&lt;/foreign-keys&gt;&lt;ref-type name="Journal Article"&gt;17&lt;/ref-type&gt;&lt;contributors&gt;&lt;authors&gt;&lt;author&gt;Pear, W.&lt;/author&gt;&lt;/authors&gt;&lt;/contributors&gt;&lt;auth-address&gt;University of Pennsylvania, Philadelphia, Pennsylvania, USA.&lt;/auth-address&gt;&lt;titles&gt;&lt;title&gt;Transient transfection methods for preparation of high-titer retroviral supernatants&lt;/title&gt;&lt;secondary-title&gt;Curr Protoc Mol Biol&lt;/secondary-title&gt;&lt;/titles&gt;&lt;periodical&gt;&lt;full-title&gt;Curr Protoc Mol Biol&lt;/full-title&gt;&lt;/periodical&gt;&lt;pages&gt;Unit9 11&lt;/pages&gt;&lt;volume&gt;Chapter 9&lt;/volume&gt;&lt;edition&gt;2008/02/12&lt;/edition&gt;&lt;keywords&gt;&lt;keyword&gt;Animals&lt;/keyword&gt;&lt;keyword&gt;COS Cells&lt;/keyword&gt;&lt;keyword&gt;Chlorocebus aethiops/genetics&lt;/keyword&gt;&lt;keyword&gt;Gene Transfer Techniques&lt;/keyword&gt;&lt;keyword&gt;Haplorhini&lt;/keyword&gt;&lt;keyword&gt;Humans&lt;/keyword&gt;&lt;keyword&gt;Indicators and Reagents&lt;/keyword&gt;&lt;keyword&gt;Kidney/embryology&lt;/keyword&gt;&lt;keyword&gt;Retroviridae/*genetics&lt;/keyword&gt;&lt;keyword&gt;Transfection/*methods&lt;/keyword&gt;&lt;/keywords&gt;&lt;dates&gt;&lt;year&gt;2001&lt;/year&gt;&lt;pub-dates&gt;&lt;date&gt;May&lt;/date&gt;&lt;/pub-dates&gt;&lt;/dates&gt;&lt;isbn&gt;1934-3647 (Electronic)&amp;#xD;1934-3647 (Linking)&lt;/isbn&gt;&lt;accession-num&gt;18265279&lt;/accession-num&gt;&lt;urls&gt;&lt;related-urls&gt;&lt;url&gt;https://www.ncbi.nlm.nih.gov/pubmed/18265279&lt;/url&gt;&lt;/related-urls&gt;&lt;/urls&gt;&lt;electronic-resource-num&gt;10.1002/0471142727.mb0911s36&lt;/electronic-resource-num&gt;&lt;/record&gt;&lt;/Cite&gt;&lt;/EndNote&gt;</w:instrText>
      </w:r>
      <w:r w:rsidR="00F739EF" w:rsidRPr="00DC5A77">
        <w:fldChar w:fldCharType="separate"/>
      </w:r>
      <w:r w:rsidR="00321B6F" w:rsidRPr="00DC5A77">
        <w:rPr>
          <w:noProof/>
          <w:vertAlign w:val="superscript"/>
        </w:rPr>
        <w:t>32</w:t>
      </w:r>
      <w:r w:rsidR="00F739EF" w:rsidRPr="00DC5A77">
        <w:fldChar w:fldCharType="end"/>
      </w:r>
      <w:r w:rsidR="00B47990" w:rsidRPr="00DC5A77">
        <w:t>.</w:t>
      </w:r>
    </w:p>
    <w:p w14:paraId="1455597D" w14:textId="38EC4452" w:rsidR="28E079DF" w:rsidRPr="00DC5A77" w:rsidRDefault="28E079DF" w:rsidP="00BB618C"/>
    <w:p w14:paraId="6DC6D6BB" w14:textId="2DBF4086" w:rsidR="00552136" w:rsidRPr="00DC5A77" w:rsidRDefault="00810901" w:rsidP="00BB618C">
      <w:pPr>
        <w:pStyle w:val="ListParagraph"/>
        <w:numPr>
          <w:ilvl w:val="1"/>
          <w:numId w:val="13"/>
        </w:numPr>
        <w:ind w:left="0" w:firstLine="0"/>
      </w:pPr>
      <w:r w:rsidRPr="00DC5A77">
        <w:t>The day after transduction, wash</w:t>
      </w:r>
      <w:r w:rsidR="00552136" w:rsidRPr="00DC5A77">
        <w:t xml:space="preserve"> cells </w:t>
      </w:r>
      <w:r w:rsidRPr="00DC5A77">
        <w:t>1</w:t>
      </w:r>
      <w:r w:rsidR="00552136" w:rsidRPr="00DC5A77">
        <w:t>x with PBS and add</w:t>
      </w:r>
      <w:r w:rsidR="32511B70" w:rsidRPr="00DC5A77">
        <w:t xml:space="preserve"> 1</w:t>
      </w:r>
      <w:r w:rsidR="00C462D1" w:rsidRPr="00DC5A77">
        <w:t xml:space="preserve"> mL</w:t>
      </w:r>
      <w:r w:rsidR="00552136" w:rsidRPr="00DC5A77">
        <w:t xml:space="preserve"> </w:t>
      </w:r>
      <w:r w:rsidR="00DC5A77" w:rsidRPr="00DC5A77">
        <w:t xml:space="preserve">of </w:t>
      </w:r>
      <w:r w:rsidR="00552136" w:rsidRPr="00DC5A77">
        <w:t>fresh fibroblast medium.</w:t>
      </w:r>
    </w:p>
    <w:p w14:paraId="5FF46365" w14:textId="77777777" w:rsidR="00810901" w:rsidRPr="00DC5A77" w:rsidRDefault="00810901" w:rsidP="00BB618C"/>
    <w:p w14:paraId="2A0F7F2E" w14:textId="27F71CDF" w:rsidR="00552136" w:rsidRPr="00DC5A77" w:rsidRDefault="00DC5A77" w:rsidP="00BB618C">
      <w:pPr>
        <w:pStyle w:val="ListParagraph"/>
        <w:numPr>
          <w:ilvl w:val="1"/>
          <w:numId w:val="13"/>
        </w:numPr>
        <w:ind w:left="0" w:firstLine="0"/>
      </w:pPr>
      <w:r w:rsidRPr="00DC5A77">
        <w:t>The n</w:t>
      </w:r>
      <w:r w:rsidR="00552136" w:rsidRPr="00DC5A77">
        <w:t xml:space="preserve">ext day, change medium to conversion medium. Wash cells 1x with PBS to get rid of the residual fibroblast medium, </w:t>
      </w:r>
      <w:r w:rsidRPr="00DC5A77">
        <w:t xml:space="preserve">and </w:t>
      </w:r>
      <w:r w:rsidR="00552136" w:rsidRPr="00DC5A77">
        <w:t xml:space="preserve">then add </w:t>
      </w:r>
      <w:r w:rsidR="00DA7B01" w:rsidRPr="00DC5A77">
        <w:t>1</w:t>
      </w:r>
      <w:r w:rsidR="00C462D1" w:rsidRPr="00DC5A77">
        <w:t xml:space="preserve"> mL</w:t>
      </w:r>
      <w:r w:rsidR="00552136" w:rsidRPr="00DC5A77">
        <w:t xml:space="preserve"> </w:t>
      </w:r>
      <w:r w:rsidRPr="00DC5A77">
        <w:t xml:space="preserve">of </w:t>
      </w:r>
      <w:r w:rsidR="00552136" w:rsidRPr="00DC5A77">
        <w:t xml:space="preserve">conversion medium. </w:t>
      </w:r>
      <w:r w:rsidR="473C5B70" w:rsidRPr="00DC5A77">
        <w:t>C</w:t>
      </w:r>
      <w:r w:rsidR="00B81F7D" w:rsidRPr="00DC5A77">
        <w:t>hang</w:t>
      </w:r>
      <w:r w:rsidR="3D2C61CC" w:rsidRPr="00DC5A77">
        <w:t>e</w:t>
      </w:r>
      <w:r w:rsidR="00B81F7D" w:rsidRPr="00DC5A77">
        <w:t xml:space="preserve"> the media of the untreated well to conversion media</w:t>
      </w:r>
      <w:r w:rsidR="67A9A416" w:rsidRPr="00DC5A77">
        <w:t xml:space="preserve"> as well</w:t>
      </w:r>
      <w:r w:rsidR="00B81F7D" w:rsidRPr="00DC5A77">
        <w:t>.</w:t>
      </w:r>
    </w:p>
    <w:p w14:paraId="62598D82" w14:textId="2F479C71" w:rsidR="28E079DF" w:rsidRPr="00DC5A77" w:rsidRDefault="28E079DF" w:rsidP="00BB618C"/>
    <w:p w14:paraId="4A06FB60" w14:textId="7BBF55C4" w:rsidR="32F07F58" w:rsidRPr="00DC5A77" w:rsidRDefault="00C462D1" w:rsidP="00BB618C">
      <w:pPr>
        <w:spacing w:line="259" w:lineRule="auto"/>
      </w:pPr>
      <w:r w:rsidRPr="00DC5A77">
        <w:t>NOTE:</w:t>
      </w:r>
      <w:r w:rsidR="32F07F58" w:rsidRPr="00DC5A77">
        <w:t xml:space="preserve"> </w:t>
      </w:r>
      <w:r w:rsidR="00B81F7D" w:rsidRPr="00DC5A77">
        <w:t>Some morphological changes can be observed even by changing the media</w:t>
      </w:r>
      <w:r w:rsidR="7DFC9385" w:rsidRPr="00DC5A77">
        <w:t xml:space="preserve"> on the fibroblasts that did not receive retroviral vector treatment</w:t>
      </w:r>
      <w:r w:rsidR="006F2611" w:rsidRPr="00DC5A77">
        <w:t>,</w:t>
      </w:r>
      <w:r w:rsidR="00DA7B01" w:rsidRPr="00DC5A77">
        <w:t xml:space="preserve"> thus having an untreated well </w:t>
      </w:r>
      <w:r w:rsidR="001A0053" w:rsidRPr="00DC5A77">
        <w:lastRenderedPageBreak/>
        <w:t xml:space="preserve">(optional) </w:t>
      </w:r>
      <w:r w:rsidR="00DA7B01" w:rsidRPr="00DC5A77">
        <w:t xml:space="preserve">will </w:t>
      </w:r>
      <w:r w:rsidR="00B81F7D" w:rsidRPr="00DC5A77">
        <w:t>be helpful when determining effects of the viral vectors.</w:t>
      </w:r>
      <w:r w:rsidR="6256924A" w:rsidRPr="00DC5A77">
        <w:t xml:space="preserve"> Cells should start changing morphology 2-</w:t>
      </w:r>
      <w:r w:rsidR="363AE253" w:rsidRPr="00DC5A77">
        <w:t>4</w:t>
      </w:r>
      <w:r w:rsidR="6256924A" w:rsidRPr="00DC5A77">
        <w:t xml:space="preserve"> days after switching to conversion media.</w:t>
      </w:r>
    </w:p>
    <w:p w14:paraId="054813CC" w14:textId="7E842FC1" w:rsidR="28E079DF" w:rsidRPr="00DC5A77" w:rsidRDefault="28E079DF" w:rsidP="00BB618C">
      <w:pPr>
        <w:spacing w:line="259" w:lineRule="auto"/>
      </w:pPr>
    </w:p>
    <w:p w14:paraId="0C51C20F" w14:textId="65EF05EA" w:rsidR="001045C5" w:rsidRPr="00DC5A77" w:rsidRDefault="00B81F7D" w:rsidP="00BB618C">
      <w:pPr>
        <w:pStyle w:val="ListParagraph"/>
        <w:numPr>
          <w:ilvl w:val="1"/>
          <w:numId w:val="13"/>
        </w:numPr>
        <w:ind w:left="0" w:firstLine="0"/>
      </w:pPr>
      <w:r w:rsidRPr="00DC5A77">
        <w:t>Observe cells under the microscope and watch for changes in morphology</w:t>
      </w:r>
      <w:r w:rsidR="66459D53" w:rsidRPr="00DC5A77">
        <w:t xml:space="preserve"> (</w:t>
      </w:r>
      <w:r w:rsidR="66459D53" w:rsidRPr="00DC5A77">
        <w:rPr>
          <w:b/>
          <w:bCs/>
        </w:rPr>
        <w:t>Figure 1</w:t>
      </w:r>
      <w:r w:rsidR="66459D53" w:rsidRPr="00DC5A77">
        <w:t>)</w:t>
      </w:r>
      <w:r w:rsidR="00DA7B01" w:rsidRPr="00DC5A77">
        <w:t>. Cell media should be replaced daily</w:t>
      </w:r>
      <w:r w:rsidR="00BD08C4" w:rsidRPr="00DC5A77">
        <w:t xml:space="preserve"> throughout the conversion process </w:t>
      </w:r>
      <w:r w:rsidR="2AE44465" w:rsidRPr="00DC5A77">
        <w:t>(1-2</w:t>
      </w:r>
      <w:r w:rsidR="00C462D1" w:rsidRPr="00DC5A77">
        <w:t xml:space="preserve"> mL</w:t>
      </w:r>
      <w:r w:rsidR="5B17176E" w:rsidRPr="00DC5A77">
        <w:t xml:space="preserve"> </w:t>
      </w:r>
      <w:r w:rsidR="00DC5A77" w:rsidRPr="00DC5A77">
        <w:t xml:space="preserve">of </w:t>
      </w:r>
      <w:r w:rsidR="5B17176E" w:rsidRPr="00DC5A77">
        <w:t xml:space="preserve">conversion media, </w:t>
      </w:r>
      <w:r w:rsidR="00DC5A77" w:rsidRPr="00DC5A77">
        <w:rPr>
          <w:b/>
          <w:bCs/>
        </w:rPr>
        <w:t>T</w:t>
      </w:r>
      <w:r w:rsidR="5B17176E" w:rsidRPr="00DC5A77">
        <w:rPr>
          <w:b/>
          <w:bCs/>
        </w:rPr>
        <w:t>able 1</w:t>
      </w:r>
      <w:r w:rsidR="2AE44465" w:rsidRPr="00DC5A77">
        <w:t xml:space="preserve">) </w:t>
      </w:r>
      <w:r w:rsidR="00BD08C4" w:rsidRPr="00DC5A77">
        <w:t>and</w:t>
      </w:r>
      <w:r w:rsidR="52FB7F53" w:rsidRPr="00DC5A77">
        <w:t xml:space="preserve"> for</w:t>
      </w:r>
      <w:r w:rsidR="6076DDFF" w:rsidRPr="00DC5A77">
        <w:t xml:space="preserve"> </w:t>
      </w:r>
      <w:r w:rsidR="00BD08C4" w:rsidRPr="00DC5A77">
        <w:t xml:space="preserve">subsequent </w:t>
      </w:r>
      <w:proofErr w:type="spellStart"/>
      <w:r w:rsidR="388D6D9C" w:rsidRPr="00DC5A77">
        <w:t>i</w:t>
      </w:r>
      <w:r w:rsidR="00BD08C4" w:rsidRPr="00DC5A77">
        <w:t>NPC</w:t>
      </w:r>
      <w:proofErr w:type="spellEnd"/>
      <w:r w:rsidR="00BD08C4" w:rsidRPr="00DC5A77">
        <w:t xml:space="preserve"> culture</w:t>
      </w:r>
      <w:r w:rsidR="00DA7B01" w:rsidRPr="00DC5A77">
        <w:t>.</w:t>
      </w:r>
      <w:r w:rsidR="682E3836" w:rsidRPr="00DC5A77">
        <w:t xml:space="preserve"> Change medium by carefully removing 70% of medium from the well while making sure that the cells remain covered in the remaining 30% of media. </w:t>
      </w:r>
    </w:p>
    <w:p w14:paraId="0756D39D" w14:textId="2156F705" w:rsidR="4AFBF869" w:rsidRPr="00DC5A77" w:rsidRDefault="4AFBF869" w:rsidP="00BB618C"/>
    <w:p w14:paraId="61AA0242" w14:textId="187BF434" w:rsidR="001045C5" w:rsidRPr="00DC5A77" w:rsidRDefault="00C462D1" w:rsidP="00BB618C">
      <w:r w:rsidRPr="00DC5A77">
        <w:t>NOTE:</w:t>
      </w:r>
      <w:r w:rsidR="01345EA6" w:rsidRPr="00DC5A77">
        <w:t xml:space="preserve"> </w:t>
      </w:r>
      <w:r w:rsidR="195667E2" w:rsidRPr="00DC5A77">
        <w:t>Media with growth factors in it needs to be consumed within 1 week of preparation.</w:t>
      </w:r>
    </w:p>
    <w:p w14:paraId="00F995C4" w14:textId="7A429B83" w:rsidR="001045C5" w:rsidRPr="00DC5A77" w:rsidRDefault="001045C5" w:rsidP="00BB618C"/>
    <w:p w14:paraId="4EE19167" w14:textId="718409D1" w:rsidR="001045C5" w:rsidRPr="00DC5A77" w:rsidRDefault="67FF648D" w:rsidP="00BB618C">
      <w:pPr>
        <w:pStyle w:val="ListParagraph"/>
        <w:numPr>
          <w:ilvl w:val="2"/>
          <w:numId w:val="13"/>
        </w:numPr>
        <w:ind w:left="0" w:firstLine="0"/>
      </w:pPr>
      <w:r w:rsidRPr="00DC5A77">
        <w:t>Continue to o</w:t>
      </w:r>
      <w:r w:rsidR="00552136" w:rsidRPr="00DC5A77">
        <w:t>bserve cells</w:t>
      </w:r>
      <w:r w:rsidR="001045C5" w:rsidRPr="00DC5A77">
        <w:t xml:space="preserve"> and change media daily</w:t>
      </w:r>
      <w:r w:rsidR="53260FD3" w:rsidRPr="00DC5A77">
        <w:t xml:space="preserve"> (1-2</w:t>
      </w:r>
      <w:r w:rsidR="00C462D1" w:rsidRPr="00DC5A77">
        <w:t xml:space="preserve"> mL</w:t>
      </w:r>
      <w:r w:rsidR="53260FD3" w:rsidRPr="00DC5A77">
        <w:t xml:space="preserve"> </w:t>
      </w:r>
      <w:r w:rsidR="00DC5A77" w:rsidRPr="00DC5A77">
        <w:t xml:space="preserve">of </w:t>
      </w:r>
      <w:r w:rsidR="53260FD3" w:rsidRPr="00DC5A77">
        <w:t>conversion media)</w:t>
      </w:r>
      <w:r w:rsidR="00552136" w:rsidRPr="00DC5A77">
        <w:t>.</w:t>
      </w:r>
    </w:p>
    <w:p w14:paraId="5022F3A6" w14:textId="01D9B9D7" w:rsidR="28E079DF" w:rsidRPr="00DC5A77" w:rsidRDefault="28E079DF" w:rsidP="00BB618C"/>
    <w:p w14:paraId="6D842559" w14:textId="27683F90" w:rsidR="00AB53C2" w:rsidRPr="00DC5A77" w:rsidRDefault="4872B76F" w:rsidP="00BB618C">
      <w:pPr>
        <w:pStyle w:val="ListParagraph"/>
        <w:numPr>
          <w:ilvl w:val="2"/>
          <w:numId w:val="13"/>
        </w:numPr>
        <w:ind w:left="0" w:firstLine="0"/>
      </w:pPr>
      <w:bookmarkStart w:id="7" w:name="_Hlk61289792"/>
      <w:bookmarkStart w:id="8" w:name="_Hlk61287608"/>
      <w:r w:rsidRPr="00DC5A77">
        <w:t>S</w:t>
      </w:r>
      <w:r w:rsidR="001045C5" w:rsidRPr="00DC5A77">
        <w:t xml:space="preserve">ome cell lines start </w:t>
      </w:r>
      <w:r w:rsidR="00FA45BA" w:rsidRPr="00DC5A77">
        <w:t xml:space="preserve">forming loose elevated round formations </w:t>
      </w:r>
      <w:r w:rsidR="001045C5" w:rsidRPr="00DC5A77">
        <w:t>growing in ball like structures or loose neuronal spheres</w:t>
      </w:r>
      <w:r w:rsidR="00406145" w:rsidRPr="00DC5A77">
        <w:t xml:space="preserve"> </w:t>
      </w:r>
      <w:r w:rsidR="003F7052" w:rsidRPr="00DC5A77">
        <w:t>(</w:t>
      </w:r>
      <w:r w:rsidR="003F7052" w:rsidRPr="00DC5A77">
        <w:rPr>
          <w:b/>
          <w:bCs/>
        </w:rPr>
        <w:t xml:space="preserve">Supplemental </w:t>
      </w:r>
      <w:r w:rsidR="00DC5A77" w:rsidRPr="00DC5A77">
        <w:rPr>
          <w:b/>
          <w:bCs/>
        </w:rPr>
        <w:t>Figure</w:t>
      </w:r>
      <w:r w:rsidR="003F7052" w:rsidRPr="00DC5A77">
        <w:rPr>
          <w:b/>
          <w:bCs/>
        </w:rPr>
        <w:t xml:space="preserve"> 1</w:t>
      </w:r>
      <w:r w:rsidR="003C3C77" w:rsidRPr="00DC5A77">
        <w:t xml:space="preserve"> and</w:t>
      </w:r>
      <w:r w:rsidR="0044285D" w:rsidRPr="00DC5A77">
        <w:t xml:space="preserve"> </w:t>
      </w:r>
      <w:r w:rsidR="003737F5" w:rsidRPr="00DC5A77">
        <w:fldChar w:fldCharType="begin">
          <w:fldData xml:space="preserve">PEVuZE5vdGU+PENpdGU+PEF1dGhvcj5NZXllcjwvQXV0aG9yPjxZZWFyPjIwMTQ8L1llYXI+PFJl
Y051bT4xPC9SZWNOdW0+PERpc3BsYXlUZXh0PjxzdHlsZSBmYWNlPSJzdXBlcnNjcmlwdCI+MTks
MzM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JvY3pvbmFkaTwvQXV0aG9yPjxZZWFyPjIwMTg8L1llYXI+PFJl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</w:fldData>
        </w:fldChar>
      </w:r>
      <w:r w:rsidR="003737F5" w:rsidRPr="00DC5A77">
        <w:instrText xml:space="preserve"> ADDIN EN.CITE </w:instrText>
      </w:r>
      <w:r w:rsidR="003737F5" w:rsidRPr="00DC5A77">
        <w:fldChar w:fldCharType="begin">
          <w:fldData xml:space="preserve">PEVuZE5vdGU+PENpdGU+PEF1dGhvcj5NZXllcjwvQXV0aG9yPjxZZWFyPjIwMTQ8L1llYXI+PFJl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</w:fldData>
        </w:fldChar>
      </w:r>
      <w:r w:rsidR="003737F5" w:rsidRPr="00DC5A77">
        <w:instrText xml:space="preserve"> ADDIN EN.CITE.DATA </w:instrText>
      </w:r>
      <w:r w:rsidR="003737F5" w:rsidRPr="00DC5A77">
        <w:fldChar w:fldCharType="end"/>
      </w:r>
      <w:r w:rsidR="003737F5" w:rsidRPr="00DC5A77">
        <w:fldChar w:fldCharType="separate"/>
      </w:r>
      <w:r w:rsidR="003737F5" w:rsidRPr="00DC5A77">
        <w:rPr>
          <w:noProof/>
          <w:vertAlign w:val="superscript"/>
        </w:rPr>
        <w:t>19,33</w:t>
      </w:r>
      <w:r w:rsidR="003737F5" w:rsidRPr="00DC5A77">
        <w:fldChar w:fldCharType="end"/>
      </w:r>
      <w:r w:rsidR="003F7052" w:rsidRPr="00DC5A77">
        <w:t>)</w:t>
      </w:r>
      <w:r w:rsidR="001045C5" w:rsidRPr="00DC5A77">
        <w:t xml:space="preserve">. </w:t>
      </w:r>
      <w:r w:rsidR="00DC5A77" w:rsidRPr="00DC5A77">
        <w:t>Take care</w:t>
      </w:r>
      <w:r w:rsidR="00FA45BA" w:rsidRPr="00DC5A77">
        <w:t xml:space="preserve"> to not</w:t>
      </w:r>
      <w:r w:rsidR="001045C5" w:rsidRPr="00DC5A77">
        <w:t xml:space="preserve"> detach the</w:t>
      </w:r>
      <w:r w:rsidR="00FA45BA" w:rsidRPr="00DC5A77">
        <w:t>se cells</w:t>
      </w:r>
      <w:r w:rsidR="001045C5" w:rsidRPr="00DC5A77">
        <w:t>. If the balls detach, they can be collected and re</w:t>
      </w:r>
      <w:r w:rsidR="0067552F" w:rsidRPr="00DC5A77">
        <w:t>-</w:t>
      </w:r>
      <w:r w:rsidR="001045C5" w:rsidRPr="00DC5A77">
        <w:t>plated in a new fibronectin coated well of a 6</w:t>
      </w:r>
      <w:r w:rsidR="00A8660B" w:rsidRPr="00DC5A77">
        <w:t>-</w:t>
      </w:r>
      <w:r w:rsidR="001045C5" w:rsidRPr="00DC5A77">
        <w:t xml:space="preserve">well plate. </w:t>
      </w:r>
      <w:bookmarkEnd w:id="7"/>
    </w:p>
    <w:p w14:paraId="04A12BAB" w14:textId="68BC6B30" w:rsidR="00AB53C2" w:rsidRPr="00DC5A77" w:rsidRDefault="00AB53C2" w:rsidP="00BB618C"/>
    <w:p w14:paraId="525D079B" w14:textId="0B67B5E4" w:rsidR="00AB53C2" w:rsidRPr="00DC5A77" w:rsidRDefault="00C462D1" w:rsidP="00BB618C">
      <w:r w:rsidRPr="00DC5A77">
        <w:t>NOTE:</w:t>
      </w:r>
      <w:r w:rsidR="3DFF2593" w:rsidRPr="00DC5A77">
        <w:t xml:space="preserve"> </w:t>
      </w:r>
      <w:r w:rsidR="00406145" w:rsidRPr="00DC5A77">
        <w:t>I</w:t>
      </w:r>
      <w:r w:rsidR="3DFF2593" w:rsidRPr="00DC5A77">
        <w:t>f they are expanded on their own</w:t>
      </w:r>
      <w:r w:rsidR="00EE71DB" w:rsidRPr="00DC5A77">
        <w:t>,</w:t>
      </w:r>
      <w:r w:rsidR="3DFF2593" w:rsidRPr="00DC5A77">
        <w:t xml:space="preserve"> the cells will </w:t>
      </w:r>
      <w:r w:rsidR="2E1CC0C4" w:rsidRPr="00DC5A77">
        <w:t>have</w:t>
      </w:r>
      <w:r w:rsidR="3DFF2593" w:rsidRPr="00DC5A77">
        <w:t xml:space="preserve"> reduced diversity compared to</w:t>
      </w:r>
      <w:r w:rsidR="0F684F5A" w:rsidRPr="00DC5A77">
        <w:t xml:space="preserve"> the</w:t>
      </w:r>
      <w:r w:rsidR="3DFF2593" w:rsidRPr="00DC5A77">
        <w:t xml:space="preserve"> initial plate and may </w:t>
      </w:r>
      <w:r w:rsidR="4BA73EBA" w:rsidRPr="00DC5A77">
        <w:t xml:space="preserve">represent a distinctly different </w:t>
      </w:r>
      <w:r w:rsidR="3DFF2593" w:rsidRPr="00DC5A77">
        <w:t>cell line.</w:t>
      </w:r>
      <w:r w:rsidR="04D1F294" w:rsidRPr="00DC5A77">
        <w:t xml:space="preserve"> We recommend </w:t>
      </w:r>
      <w:r w:rsidR="00A2662F" w:rsidRPr="00DC5A77">
        <w:t>combining</w:t>
      </w:r>
      <w:r w:rsidR="04D1F294" w:rsidRPr="00DC5A77">
        <w:t xml:space="preserve"> these cells with the rest of the converted cells at the next round of splitting.</w:t>
      </w:r>
      <w:bookmarkEnd w:id="8"/>
    </w:p>
    <w:p w14:paraId="6594054F" w14:textId="77777777" w:rsidR="001045C5" w:rsidRPr="00DC5A77" w:rsidRDefault="001045C5" w:rsidP="00BB618C"/>
    <w:p w14:paraId="16424659" w14:textId="09FC78D6" w:rsidR="00D278CD" w:rsidRPr="00DC5A77" w:rsidRDefault="00552136" w:rsidP="00BB618C">
      <w:pPr>
        <w:pStyle w:val="ListParagraph"/>
        <w:numPr>
          <w:ilvl w:val="1"/>
          <w:numId w:val="13"/>
        </w:numPr>
        <w:ind w:left="0" w:firstLine="0"/>
      </w:pPr>
      <w:r w:rsidRPr="00DC5A77">
        <w:t xml:space="preserve">After about 5-6 days </w:t>
      </w:r>
      <w:r w:rsidR="00FA45BA" w:rsidRPr="00DC5A77">
        <w:t xml:space="preserve">in conversion media </w:t>
      </w:r>
      <w:r w:rsidRPr="00DC5A77">
        <w:t>(up to 12 days</w:t>
      </w:r>
      <w:r w:rsidR="00FA45BA" w:rsidRPr="00DC5A77">
        <w:t xml:space="preserve"> for difficult cell lines</w:t>
      </w:r>
      <w:r w:rsidRPr="00DC5A77">
        <w:t xml:space="preserve">) or when cells become very dense, </w:t>
      </w:r>
      <w:r w:rsidR="00C82348" w:rsidRPr="00DC5A77">
        <w:t xml:space="preserve">passage </w:t>
      </w:r>
      <w:r w:rsidRPr="00DC5A77">
        <w:t>the</w:t>
      </w:r>
      <w:r w:rsidR="00D278CD" w:rsidRPr="00DC5A77">
        <w:t>m</w:t>
      </w:r>
      <w:r w:rsidRPr="00DC5A77">
        <w:t xml:space="preserve"> 1:2 or maximum 1:3</w:t>
      </w:r>
      <w:r w:rsidR="00FA45BA" w:rsidRPr="00DC5A77">
        <w:t>.</w:t>
      </w:r>
    </w:p>
    <w:p w14:paraId="578EE1C6" w14:textId="35FB72D8" w:rsidR="00D278CD" w:rsidRPr="00DC5A77" w:rsidRDefault="00D278CD" w:rsidP="00BB618C"/>
    <w:p w14:paraId="741F8489" w14:textId="70F673FE" w:rsidR="00D278CD" w:rsidRPr="00DC5A77" w:rsidRDefault="00C462D1" w:rsidP="00BB618C">
      <w:r w:rsidRPr="00DC5A77">
        <w:t>NOTE:</w:t>
      </w:r>
      <w:r w:rsidR="4751D726" w:rsidRPr="00DC5A77">
        <w:t xml:space="preserve"> </w:t>
      </w:r>
      <w:r w:rsidR="00FA45BA" w:rsidRPr="00DC5A77">
        <w:t>It is very important to keep the cells at a high density throughout the conversion process.</w:t>
      </w:r>
    </w:p>
    <w:p w14:paraId="209C3E70" w14:textId="77777777" w:rsidR="00EA1717" w:rsidRPr="00DC5A77" w:rsidRDefault="00EA1717" w:rsidP="00BB618C"/>
    <w:p w14:paraId="57190495" w14:textId="0B0530F2" w:rsidR="00D278CD" w:rsidRPr="00DC5A77" w:rsidRDefault="00AB53C2" w:rsidP="00BB618C">
      <w:pPr>
        <w:pStyle w:val="ListParagraph"/>
        <w:numPr>
          <w:ilvl w:val="0"/>
          <w:numId w:val="13"/>
        </w:numPr>
        <w:ind w:left="0" w:firstLine="0"/>
        <w:rPr>
          <w:b/>
        </w:rPr>
      </w:pPr>
      <w:r w:rsidRPr="00DC5A77">
        <w:rPr>
          <w:b/>
        </w:rPr>
        <w:t xml:space="preserve">Conversion and </w:t>
      </w:r>
      <w:proofErr w:type="spellStart"/>
      <w:r w:rsidR="5CB9B4E8" w:rsidRPr="00DC5A77">
        <w:rPr>
          <w:b/>
          <w:bCs/>
        </w:rPr>
        <w:t>i</w:t>
      </w:r>
      <w:r w:rsidRPr="00DC5A77">
        <w:rPr>
          <w:b/>
          <w:bCs/>
        </w:rPr>
        <w:t>NPC</w:t>
      </w:r>
      <w:proofErr w:type="spellEnd"/>
      <w:r w:rsidRPr="00DC5A77">
        <w:rPr>
          <w:b/>
        </w:rPr>
        <w:t xml:space="preserve"> s</w:t>
      </w:r>
      <w:r w:rsidR="00D278CD" w:rsidRPr="00DC5A77">
        <w:rPr>
          <w:b/>
        </w:rPr>
        <w:t xml:space="preserve">plitting </w:t>
      </w:r>
      <w:proofErr w:type="gramStart"/>
      <w:r w:rsidR="00D278CD" w:rsidRPr="00DC5A77">
        <w:rPr>
          <w:b/>
        </w:rPr>
        <w:t>procedure</w:t>
      </w:r>
      <w:proofErr w:type="gramEnd"/>
    </w:p>
    <w:p w14:paraId="0C02B2AA" w14:textId="77777777" w:rsidR="00EA1717" w:rsidRPr="00DC5A77" w:rsidRDefault="00EA1717" w:rsidP="00BB618C"/>
    <w:p w14:paraId="7F74331A" w14:textId="1A109247" w:rsidR="00552136" w:rsidRPr="00DC5A77" w:rsidRDefault="169562A1" w:rsidP="00BB618C">
      <w:pPr>
        <w:pStyle w:val="ListParagraph"/>
        <w:numPr>
          <w:ilvl w:val="1"/>
          <w:numId w:val="13"/>
        </w:numPr>
        <w:ind w:left="0" w:firstLine="0"/>
      </w:pPr>
      <w:r w:rsidRPr="00DC5A77">
        <w:t>W</w:t>
      </w:r>
      <w:r w:rsidR="00FA45BA" w:rsidRPr="00DC5A77">
        <w:t xml:space="preserve">arm up </w:t>
      </w:r>
      <w:r w:rsidR="00DC5A77" w:rsidRPr="00DC5A77">
        <w:t>cell detachment solution (e.g., Accutase)</w:t>
      </w:r>
      <w:r w:rsidR="00D278CD" w:rsidRPr="00DC5A77">
        <w:t xml:space="preserve"> and coat </w:t>
      </w:r>
      <w:r w:rsidR="00DC5A77" w:rsidRPr="00DC5A77">
        <w:t xml:space="preserve">an </w:t>
      </w:r>
      <w:r w:rsidR="00D278CD" w:rsidRPr="00DC5A77">
        <w:t>appropriate number of wells of a 6-well with fibronectin (1:200 in PBS</w:t>
      </w:r>
      <w:r w:rsidR="2ABB88FE" w:rsidRPr="00DC5A77">
        <w:t>, 1</w:t>
      </w:r>
      <w:r w:rsidR="00C462D1" w:rsidRPr="00DC5A77">
        <w:t xml:space="preserve"> mL</w:t>
      </w:r>
      <w:r w:rsidR="2ABB88FE" w:rsidRPr="00DC5A77">
        <w:t xml:space="preserve"> </w:t>
      </w:r>
      <w:r w:rsidR="00DC5A77" w:rsidRPr="00DC5A77">
        <w:t xml:space="preserve">of </w:t>
      </w:r>
      <w:r w:rsidR="2ABB88FE" w:rsidRPr="00DC5A77">
        <w:t>coating</w:t>
      </w:r>
      <w:r w:rsidR="67F4AF53" w:rsidRPr="00DC5A77">
        <w:t xml:space="preserve"> volume</w:t>
      </w:r>
      <w:r w:rsidR="00D278CD" w:rsidRPr="00DC5A77">
        <w:t>) for 15–20 min at room temperature.</w:t>
      </w:r>
      <w:r w:rsidR="00552136" w:rsidRPr="00DC5A77">
        <w:t xml:space="preserve"> </w:t>
      </w:r>
      <w:r w:rsidR="00C82348" w:rsidRPr="00DC5A77">
        <w:t>F</w:t>
      </w:r>
      <w:r w:rsidR="00D278CD" w:rsidRPr="00DC5A77">
        <w:t>ibronectin coating can be longer without negative impact, but care should be taken to not shorten the coating time.</w:t>
      </w:r>
    </w:p>
    <w:p w14:paraId="561CC118" w14:textId="2B22B235" w:rsidR="28E079DF" w:rsidRPr="00DC5A77" w:rsidRDefault="28E079DF" w:rsidP="00BB618C"/>
    <w:p w14:paraId="5171A1E3" w14:textId="675FCF92" w:rsidR="00D278CD" w:rsidRPr="00DC5A77" w:rsidRDefault="00552136" w:rsidP="00BB618C">
      <w:pPr>
        <w:pStyle w:val="ListParagraph"/>
        <w:numPr>
          <w:ilvl w:val="1"/>
          <w:numId w:val="13"/>
        </w:numPr>
        <w:ind w:left="0" w:firstLine="0"/>
      </w:pPr>
      <w:r w:rsidRPr="00DC5A77">
        <w:t>Wash cells carefully with</w:t>
      </w:r>
      <w:r w:rsidR="00D278CD" w:rsidRPr="00DC5A77">
        <w:t xml:space="preserve"> </w:t>
      </w:r>
      <w:r w:rsidRPr="00DC5A77">
        <w:t xml:space="preserve">PBS </w:t>
      </w:r>
      <w:r w:rsidR="00D278CD" w:rsidRPr="00DC5A77">
        <w:t xml:space="preserve">without detaching any cells (use the wall of the well to apply PBS gently to the cells). Carefully remove PBS with pipettes or </w:t>
      </w:r>
      <w:r w:rsidR="2D2817ED" w:rsidRPr="00DC5A77">
        <w:t>by aspiration.</w:t>
      </w:r>
    </w:p>
    <w:p w14:paraId="0893BBC6" w14:textId="77777777" w:rsidR="00C82348" w:rsidRPr="00DC5A77" w:rsidRDefault="00C82348" w:rsidP="00BB618C"/>
    <w:p w14:paraId="50B0B3BA" w14:textId="1CA16E3F" w:rsidR="00552136" w:rsidRPr="00DC5A77" w:rsidRDefault="00552136" w:rsidP="00BB618C">
      <w:pPr>
        <w:pStyle w:val="ListParagraph"/>
        <w:numPr>
          <w:ilvl w:val="1"/>
          <w:numId w:val="13"/>
        </w:numPr>
        <w:ind w:left="0" w:firstLine="0"/>
      </w:pPr>
      <w:r w:rsidRPr="00DC5A77">
        <w:t xml:space="preserve">Add </w:t>
      </w:r>
      <w:r w:rsidR="00D278CD" w:rsidRPr="00DC5A77">
        <w:t>0.5</w:t>
      </w:r>
      <w:r w:rsidR="00C462D1" w:rsidRPr="00DC5A77">
        <w:t xml:space="preserve"> mL</w:t>
      </w:r>
      <w:r w:rsidRPr="00DC5A77">
        <w:t xml:space="preserve"> </w:t>
      </w:r>
      <w:r w:rsidR="00DC5A77" w:rsidRPr="00DC5A77">
        <w:t>of cell detachment solution</w:t>
      </w:r>
      <w:r w:rsidRPr="00DC5A77">
        <w:t xml:space="preserve"> and incubate 2-3 min at 37</w:t>
      </w:r>
      <w:r w:rsidR="00DC5A77" w:rsidRPr="00DC5A77">
        <w:t xml:space="preserve"> </w:t>
      </w:r>
      <w:r w:rsidR="00AB53C2" w:rsidRPr="00DC5A77">
        <w:t>°</w:t>
      </w:r>
      <w:r w:rsidRPr="00DC5A77">
        <w:t>C</w:t>
      </w:r>
      <w:r w:rsidR="00D278CD" w:rsidRPr="00DC5A77">
        <w:t xml:space="preserve"> in a tissue culture incubator</w:t>
      </w:r>
      <w:r w:rsidRPr="00DC5A77">
        <w:t>.</w:t>
      </w:r>
      <w:r w:rsidR="00C82348" w:rsidRPr="00DC5A77">
        <w:t xml:space="preserve"> Check under the microscope to verify that most cells have detached. If all cells have come off, add 2</w:t>
      </w:r>
      <w:r w:rsidR="00C462D1" w:rsidRPr="00DC5A77">
        <w:t xml:space="preserve"> mL</w:t>
      </w:r>
      <w:r w:rsidR="00C82348" w:rsidRPr="00DC5A77">
        <w:t xml:space="preserve"> of fresh conversion </w:t>
      </w:r>
      <w:proofErr w:type="gramStart"/>
      <w:r w:rsidR="00C82348" w:rsidRPr="00DC5A77">
        <w:t>media</w:t>
      </w:r>
      <w:proofErr w:type="gramEnd"/>
      <w:r w:rsidR="00C82348" w:rsidRPr="00DC5A77">
        <w:t xml:space="preserve"> and gently pipette up and down 2-3 times to dissociate clumps</w:t>
      </w:r>
      <w:r w:rsidR="277240FC" w:rsidRPr="00DC5A77">
        <w:t xml:space="preserve"> (if required)</w:t>
      </w:r>
      <w:r w:rsidR="00C82348" w:rsidRPr="00DC5A77">
        <w:t>.</w:t>
      </w:r>
    </w:p>
    <w:p w14:paraId="25500652" w14:textId="77777777" w:rsidR="00C82348" w:rsidRPr="00DC5A77" w:rsidRDefault="00C82348" w:rsidP="00BB618C"/>
    <w:p w14:paraId="203F054D" w14:textId="587711FF" w:rsidR="00C82348" w:rsidRPr="00DC5A77" w:rsidRDefault="00AB53C2" w:rsidP="00BB618C">
      <w:pPr>
        <w:pStyle w:val="ListParagraph"/>
        <w:numPr>
          <w:ilvl w:val="1"/>
          <w:numId w:val="13"/>
        </w:numPr>
        <w:ind w:left="0" w:firstLine="0"/>
      </w:pPr>
      <w:r w:rsidRPr="00DC5A77">
        <w:t>Collect the cells in a 15</w:t>
      </w:r>
      <w:r w:rsidR="00C462D1" w:rsidRPr="00DC5A77">
        <w:t xml:space="preserve"> mL</w:t>
      </w:r>
      <w:r w:rsidRPr="00DC5A77">
        <w:t xml:space="preserve"> tube and add additional 3</w:t>
      </w:r>
      <w:r w:rsidR="00C462D1" w:rsidRPr="00DC5A77">
        <w:t xml:space="preserve"> mL</w:t>
      </w:r>
      <w:r w:rsidRPr="00DC5A77">
        <w:t xml:space="preserve"> </w:t>
      </w:r>
      <w:r w:rsidR="00DC5A77" w:rsidRPr="00DC5A77">
        <w:t xml:space="preserve">of </w:t>
      </w:r>
      <w:r w:rsidRPr="00DC5A77">
        <w:t xml:space="preserve">media to further dilute the </w:t>
      </w:r>
      <w:r w:rsidR="00DC5A77" w:rsidRPr="00DC5A77">
        <w:t>cell detachment solution</w:t>
      </w:r>
      <w:r w:rsidRPr="00DC5A77">
        <w:t xml:space="preserve">. Wash the well with </w:t>
      </w:r>
      <w:r w:rsidR="00BD08C4" w:rsidRPr="00DC5A77">
        <w:t xml:space="preserve">the </w:t>
      </w:r>
      <w:r w:rsidRPr="00DC5A77">
        <w:t>extra media</w:t>
      </w:r>
      <w:r w:rsidR="00BD08C4" w:rsidRPr="00DC5A77">
        <w:t xml:space="preserve"> first</w:t>
      </w:r>
      <w:r w:rsidRPr="00DC5A77">
        <w:t xml:space="preserve"> to ensure all cells have been </w:t>
      </w:r>
      <w:r w:rsidRPr="00DC5A77">
        <w:lastRenderedPageBreak/>
        <w:t>collected.</w:t>
      </w:r>
    </w:p>
    <w:p w14:paraId="0749C41C" w14:textId="37937E11" w:rsidR="00552136" w:rsidRPr="00DC5A77" w:rsidRDefault="00552136" w:rsidP="00BB618C"/>
    <w:p w14:paraId="0DE7FCEC" w14:textId="58356BB9" w:rsidR="00552136" w:rsidRPr="00DC5A77" w:rsidRDefault="00552136" w:rsidP="00BB618C">
      <w:pPr>
        <w:pStyle w:val="ListParagraph"/>
        <w:numPr>
          <w:ilvl w:val="1"/>
          <w:numId w:val="13"/>
        </w:numPr>
        <w:ind w:left="0" w:firstLine="0"/>
      </w:pPr>
      <w:r w:rsidRPr="00DC5A77">
        <w:t>Centrifuge for 4</w:t>
      </w:r>
      <w:r w:rsidR="00AB53C2" w:rsidRPr="00DC5A77">
        <w:t xml:space="preserve"> </w:t>
      </w:r>
      <w:r w:rsidRPr="00DC5A77">
        <w:t>min at 200</w:t>
      </w:r>
      <w:r w:rsidR="00AB53C2" w:rsidRPr="00DC5A77">
        <w:t xml:space="preserve"> x </w:t>
      </w:r>
      <w:r w:rsidRPr="00DC5A77">
        <w:t>g</w:t>
      </w:r>
      <w:r w:rsidR="00AD27AE" w:rsidRPr="00DC5A77">
        <w:t xml:space="preserve"> at room temperature</w:t>
      </w:r>
      <w:r w:rsidR="00BD08C4" w:rsidRPr="00DC5A77">
        <w:t>.</w:t>
      </w:r>
    </w:p>
    <w:p w14:paraId="2717C838" w14:textId="1398015C" w:rsidR="00552136" w:rsidRPr="00DC5A77" w:rsidRDefault="00552136" w:rsidP="00BB618C"/>
    <w:p w14:paraId="37C7228A" w14:textId="2895B609" w:rsidR="00552136" w:rsidRPr="00DC5A77" w:rsidRDefault="00C462D1" w:rsidP="00BB618C">
      <w:r w:rsidRPr="00DC5A77">
        <w:t>NOTE:</w:t>
      </w:r>
      <w:r w:rsidR="1B14912F" w:rsidRPr="00DC5A77">
        <w:t xml:space="preserve"> </w:t>
      </w:r>
      <w:r w:rsidR="7A6703C7" w:rsidRPr="00DC5A77">
        <w:t>C</w:t>
      </w:r>
      <w:r w:rsidR="00BD08C4" w:rsidRPr="00DC5A77">
        <w:t xml:space="preserve">onverting cells or </w:t>
      </w:r>
      <w:proofErr w:type="spellStart"/>
      <w:r w:rsidR="00BD08C4" w:rsidRPr="00DC5A77">
        <w:t>iNPCs</w:t>
      </w:r>
      <w:proofErr w:type="spellEnd"/>
      <w:r w:rsidR="00BD08C4" w:rsidRPr="00DC5A77">
        <w:t xml:space="preserve"> are extremely sensitive to the presence of </w:t>
      </w:r>
      <w:r w:rsidR="00DC5A77" w:rsidRPr="00DC5A77">
        <w:t xml:space="preserve">cell detachment solution </w:t>
      </w:r>
      <w:r w:rsidR="00BD08C4" w:rsidRPr="00DC5A77">
        <w:t xml:space="preserve">in the media. It is </w:t>
      </w:r>
      <w:proofErr w:type="gramStart"/>
      <w:r w:rsidR="00BD08C4" w:rsidRPr="00DC5A77">
        <w:t>absolutely necessary</w:t>
      </w:r>
      <w:proofErr w:type="gramEnd"/>
      <w:r w:rsidR="00BD08C4" w:rsidRPr="00DC5A77">
        <w:t xml:space="preserve"> to remove the residual enzyme by centrifugation and withdrawal of supernatant.</w:t>
      </w:r>
    </w:p>
    <w:p w14:paraId="059746AE" w14:textId="77777777" w:rsidR="00AB53C2" w:rsidRPr="00DC5A77" w:rsidRDefault="00AB53C2" w:rsidP="00BB618C"/>
    <w:p w14:paraId="01F2187C" w14:textId="77777777" w:rsidR="00DC5A77" w:rsidRPr="00DC5A77" w:rsidRDefault="00552136" w:rsidP="00BB618C">
      <w:pPr>
        <w:pStyle w:val="ListParagraph"/>
        <w:numPr>
          <w:ilvl w:val="1"/>
          <w:numId w:val="13"/>
        </w:numPr>
        <w:ind w:left="0" w:firstLine="0"/>
      </w:pPr>
      <w:r w:rsidRPr="00DC5A77">
        <w:t xml:space="preserve">Remove supernatant </w:t>
      </w:r>
      <w:r w:rsidR="00EA1717" w:rsidRPr="00DC5A77">
        <w:t xml:space="preserve">from cell pellet </w:t>
      </w:r>
      <w:r w:rsidRPr="00DC5A77">
        <w:t>and resuspend</w:t>
      </w:r>
      <w:r w:rsidR="00EA1717" w:rsidRPr="00DC5A77">
        <w:t xml:space="preserve"> the cell</w:t>
      </w:r>
      <w:r w:rsidR="004B0AF0" w:rsidRPr="00DC5A77">
        <w:t xml:space="preserve">s </w:t>
      </w:r>
      <w:r w:rsidRPr="00DC5A77">
        <w:t xml:space="preserve">in </w:t>
      </w:r>
      <w:r w:rsidR="00EA1717" w:rsidRPr="00DC5A77">
        <w:t>1</w:t>
      </w:r>
      <w:r w:rsidR="00C462D1" w:rsidRPr="00DC5A77">
        <w:t xml:space="preserve"> mL</w:t>
      </w:r>
      <w:r w:rsidR="00EA1717" w:rsidRPr="00DC5A77">
        <w:t xml:space="preserve"> </w:t>
      </w:r>
      <w:r w:rsidR="00DC5A77" w:rsidRPr="00DC5A77">
        <w:t xml:space="preserve">of </w:t>
      </w:r>
      <w:r w:rsidRPr="00DC5A77">
        <w:t>fresh medium</w:t>
      </w:r>
      <w:r w:rsidR="00DC5A77" w:rsidRPr="00DC5A77">
        <w:t>. G</w:t>
      </w:r>
      <w:r w:rsidR="00EA1717" w:rsidRPr="00DC5A77">
        <w:t>ently pipette up and down 2-3 times to resolve cell clumps</w:t>
      </w:r>
      <w:r w:rsidRPr="00DC5A77">
        <w:t xml:space="preserve">. </w:t>
      </w:r>
      <w:r w:rsidR="00EA1717" w:rsidRPr="00DC5A77">
        <w:t>Remove fibronectin from coated 6-wells and add 1</w:t>
      </w:r>
      <w:r w:rsidR="00C462D1" w:rsidRPr="00DC5A77">
        <w:t xml:space="preserve"> mL</w:t>
      </w:r>
      <w:r w:rsidR="00EA1717" w:rsidRPr="00DC5A77">
        <w:t xml:space="preserve"> </w:t>
      </w:r>
      <w:r w:rsidR="00DC5A77" w:rsidRPr="00DC5A77">
        <w:t xml:space="preserve">of </w:t>
      </w:r>
      <w:r w:rsidR="00EA1717" w:rsidRPr="00DC5A77">
        <w:t>fresh media to each well immediately (do not let fibronectin dry). For a split ratio of 1:2, add 0.5</w:t>
      </w:r>
      <w:r w:rsidR="00C462D1" w:rsidRPr="00DC5A77">
        <w:t xml:space="preserve"> mL</w:t>
      </w:r>
      <w:r w:rsidR="00EA1717" w:rsidRPr="00DC5A77">
        <w:t xml:space="preserve"> of the cell suspension in one well and the other 0.5</w:t>
      </w:r>
      <w:r w:rsidR="00C462D1" w:rsidRPr="00DC5A77">
        <w:t xml:space="preserve"> mL</w:t>
      </w:r>
      <w:r w:rsidR="00EA1717" w:rsidRPr="00DC5A77">
        <w:t xml:space="preserve"> in a second well.</w:t>
      </w:r>
      <w:r w:rsidRPr="00DC5A77">
        <w:t xml:space="preserve"> </w:t>
      </w:r>
    </w:p>
    <w:p w14:paraId="364DD3A3" w14:textId="77777777" w:rsidR="00DC5A77" w:rsidRPr="00DC5A77" w:rsidRDefault="00DC5A77" w:rsidP="00BB618C">
      <w:pPr>
        <w:pStyle w:val="ListParagraph"/>
        <w:ind w:left="0"/>
      </w:pPr>
    </w:p>
    <w:p w14:paraId="2623F270" w14:textId="4901E3C8" w:rsidR="00BD08C4" w:rsidRPr="00DC5A77" w:rsidRDefault="20CB5338" w:rsidP="00BB618C">
      <w:pPr>
        <w:pStyle w:val="ListParagraph"/>
        <w:numPr>
          <w:ilvl w:val="2"/>
          <w:numId w:val="13"/>
        </w:numPr>
        <w:ind w:left="0" w:firstLine="0"/>
      </w:pPr>
      <w:r w:rsidRPr="00DC5A77">
        <w:t>Culture cells at 37</w:t>
      </w:r>
      <w:r w:rsidR="00DC5A77" w:rsidRPr="00DC5A77">
        <w:t xml:space="preserve"> </w:t>
      </w:r>
      <w:r w:rsidRPr="00DC5A77">
        <w:t>°C in a tissue culture incubator.</w:t>
      </w:r>
    </w:p>
    <w:p w14:paraId="60D496C1" w14:textId="77777777" w:rsidR="00BD08C4" w:rsidRPr="00DC5A77" w:rsidRDefault="00BD08C4" w:rsidP="00BB618C"/>
    <w:p w14:paraId="6DC1D0AA" w14:textId="011B9D6D" w:rsidR="00D00636" w:rsidRPr="00DC5A77" w:rsidRDefault="004B0AF0" w:rsidP="00BB618C">
      <w:pPr>
        <w:pStyle w:val="ListParagraph"/>
        <w:numPr>
          <w:ilvl w:val="1"/>
          <w:numId w:val="13"/>
        </w:numPr>
        <w:ind w:left="0" w:firstLine="0"/>
      </w:pPr>
      <w:r w:rsidRPr="00DC5A77">
        <w:t>Distribute the cells by gently shaking the 6</w:t>
      </w:r>
      <w:r w:rsidR="00A8660B" w:rsidRPr="00DC5A77">
        <w:t>-</w:t>
      </w:r>
      <w:r w:rsidRPr="00DC5A77">
        <w:t>well in north-south-east-west direction (not circular) and put in tissue culture incubator.</w:t>
      </w:r>
    </w:p>
    <w:p w14:paraId="5BCEF5FD" w14:textId="77777777" w:rsidR="004B0AF0" w:rsidRPr="00DC5A77" w:rsidRDefault="004B0AF0" w:rsidP="00BB618C"/>
    <w:p w14:paraId="1DBED94F" w14:textId="559864E9" w:rsidR="00561F1A" w:rsidRPr="00DC5A77" w:rsidRDefault="004B0AF0" w:rsidP="00BB618C">
      <w:pPr>
        <w:pStyle w:val="ListParagraph"/>
        <w:numPr>
          <w:ilvl w:val="1"/>
          <w:numId w:val="13"/>
        </w:numPr>
        <w:ind w:left="0" w:firstLine="0"/>
      </w:pPr>
      <w:r w:rsidRPr="00DC5A77">
        <w:t>Observe the cells under the microscope the next day and change media</w:t>
      </w:r>
      <w:r w:rsidR="4C28DD8E" w:rsidRPr="00DC5A77">
        <w:t xml:space="preserve"> (1-2</w:t>
      </w:r>
      <w:r w:rsidR="00C462D1" w:rsidRPr="00DC5A77">
        <w:t xml:space="preserve"> mL</w:t>
      </w:r>
      <w:r w:rsidR="4C28DD8E" w:rsidRPr="00DC5A77">
        <w:t>)</w:t>
      </w:r>
      <w:r w:rsidR="1949A204" w:rsidRPr="00DC5A77">
        <w:t>.</w:t>
      </w:r>
      <w:r w:rsidRPr="00DC5A77">
        <w:t xml:space="preserve"> </w:t>
      </w:r>
      <w:r w:rsidR="5418786D" w:rsidRPr="00DC5A77">
        <w:t>Change media every day until the cells are ready to be split again.</w:t>
      </w:r>
    </w:p>
    <w:p w14:paraId="50CE2002" w14:textId="41ADD816" w:rsidR="00561F1A" w:rsidRPr="00DC5A77" w:rsidRDefault="00561F1A" w:rsidP="00BB618C"/>
    <w:p w14:paraId="52071DCE" w14:textId="01A5E069" w:rsidR="00561F1A" w:rsidRPr="00DC5A77" w:rsidRDefault="00C462D1" w:rsidP="00BB618C">
      <w:r w:rsidRPr="00DC5A77">
        <w:t>NOTE:</w:t>
      </w:r>
      <w:r w:rsidR="5418786D" w:rsidRPr="00DC5A77">
        <w:t xml:space="preserve"> </w:t>
      </w:r>
      <w:r w:rsidR="004B0AF0" w:rsidRPr="00DC5A77">
        <w:t xml:space="preserve">At this point, the cell proliferation should start to </w:t>
      </w:r>
      <w:r w:rsidR="76C2BE9D" w:rsidRPr="00DC5A77">
        <w:t>accelerate,</w:t>
      </w:r>
      <w:r w:rsidR="004B0AF0" w:rsidRPr="00DC5A77">
        <w:t xml:space="preserve"> and cells should be ready for a second split within 2-3 days (4 days for very slow growing lines).</w:t>
      </w:r>
    </w:p>
    <w:p w14:paraId="77CF19F3" w14:textId="33E76891" w:rsidR="28E079DF" w:rsidRPr="00DC5A77" w:rsidRDefault="28E079DF" w:rsidP="00BB618C"/>
    <w:p w14:paraId="09EE05B8" w14:textId="203CBC48" w:rsidR="004B0AF0" w:rsidRPr="00DC5A77" w:rsidRDefault="004B0AF0" w:rsidP="00BB618C">
      <w:pPr>
        <w:pStyle w:val="ListParagraph"/>
        <w:numPr>
          <w:ilvl w:val="2"/>
          <w:numId w:val="13"/>
        </w:numPr>
        <w:ind w:left="0" w:firstLine="0"/>
      </w:pPr>
      <w:r w:rsidRPr="00DC5A77">
        <w:t>At this new split, seed one well of cells in conversion media and the other well in NPC media containing only FGF at increased concentration without EGF/heparin (</w:t>
      </w:r>
      <w:r w:rsidR="00561F1A" w:rsidRPr="00DC5A77">
        <w:rPr>
          <w:b/>
          <w:bCs/>
        </w:rPr>
        <w:t>Table 1</w:t>
      </w:r>
      <w:r w:rsidRPr="00DC5A77">
        <w:t>).</w:t>
      </w:r>
    </w:p>
    <w:p w14:paraId="34668E50" w14:textId="77777777" w:rsidR="004B0AF0" w:rsidRPr="00DC5A77" w:rsidRDefault="004B0AF0" w:rsidP="00BB618C"/>
    <w:p w14:paraId="4C40B34E" w14:textId="5149EF4B" w:rsidR="00552136" w:rsidRPr="00DC5A77" w:rsidRDefault="00C462D1" w:rsidP="00BB618C">
      <w:r w:rsidRPr="00DC5A77">
        <w:t>NOTE:</w:t>
      </w:r>
      <w:r w:rsidR="004B0AF0" w:rsidRPr="00DC5A77">
        <w:t xml:space="preserve"> Some cell lines reach a stagnant state in conversion media after about 10 days and switching to NPC media might help with cell growth. </w:t>
      </w:r>
      <w:r w:rsidR="2D3DC7B0" w:rsidRPr="00DC5A77">
        <w:t>In addition,</w:t>
      </w:r>
      <w:r w:rsidR="004B0AF0" w:rsidRPr="00DC5A77">
        <w:t xml:space="preserve"> NPCs </w:t>
      </w:r>
      <w:r w:rsidR="700A35E5" w:rsidRPr="00DC5A77">
        <w:t xml:space="preserve">have a more specific, smaller shape, </w:t>
      </w:r>
      <w:r w:rsidR="004B0AF0" w:rsidRPr="00DC5A77">
        <w:t>when grown in NPC media</w:t>
      </w:r>
      <w:r w:rsidR="00E60DD4" w:rsidRPr="00DC5A77">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instrText xml:space="preserve"> ADDIN EN.CITE </w:instrText>
      </w:r>
      <w:r w:rsidR="00321B6F" w:rsidRPr="00DC5A77">
        <w:fldChar w:fldCharType="begin">
          <w:fldData xml:space="preserve">PEVuZE5vdGU+PENpdGU+PEF1dGhvcj5NZXllcjwvQXV0aG9yPjxZZWFyPjIwMTQ8L1llYXI+PFJl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</w:fldData>
        </w:fldChar>
      </w:r>
      <w:r w:rsidR="00321B6F" w:rsidRPr="00DC5A77">
        <w:instrText xml:space="preserve"> ADDIN EN.CITE.DATA </w:instrText>
      </w:r>
      <w:r w:rsidR="00321B6F" w:rsidRPr="00DC5A77">
        <w:fldChar w:fldCharType="end"/>
      </w:r>
      <w:r w:rsidR="00E60DD4" w:rsidRPr="00DC5A77">
        <w:fldChar w:fldCharType="separate"/>
      </w:r>
      <w:r w:rsidR="00321B6F" w:rsidRPr="00DC5A77">
        <w:rPr>
          <w:noProof/>
          <w:vertAlign w:val="superscript"/>
        </w:rPr>
        <w:t>19</w:t>
      </w:r>
      <w:r w:rsidR="00E60DD4" w:rsidRPr="00DC5A77">
        <w:fldChar w:fldCharType="end"/>
      </w:r>
      <w:r w:rsidR="00DC5A77">
        <w:t xml:space="preserve">. </w:t>
      </w:r>
      <w:r w:rsidR="23B0A899" w:rsidRPr="00DC5A77">
        <w:t xml:space="preserve">At this point, the </w:t>
      </w:r>
      <w:proofErr w:type="spellStart"/>
      <w:r w:rsidR="23B0A899" w:rsidRPr="00DC5A77">
        <w:t>iNPCs</w:t>
      </w:r>
      <w:proofErr w:type="spellEnd"/>
      <w:r w:rsidR="23B0A899" w:rsidRPr="00DC5A77">
        <w:t xml:space="preserve"> are ready for differentiation and further use.</w:t>
      </w:r>
    </w:p>
    <w:p w14:paraId="58FB8F77" w14:textId="40C0435C" w:rsidR="004B0AF0" w:rsidRPr="00DC5A77" w:rsidRDefault="004B0AF0" w:rsidP="00BB618C"/>
    <w:p w14:paraId="36B5B1B0" w14:textId="3B07B984" w:rsidR="00561F1A" w:rsidRPr="00DC5A77" w:rsidRDefault="00B91717" w:rsidP="00BB618C">
      <w:pPr>
        <w:pStyle w:val="ListParagraph"/>
        <w:numPr>
          <w:ilvl w:val="1"/>
          <w:numId w:val="13"/>
        </w:numPr>
        <w:ind w:left="0" w:firstLine="0"/>
      </w:pPr>
      <w:r w:rsidRPr="00DC5A77">
        <w:t xml:space="preserve">Keep changing media </w:t>
      </w:r>
      <w:r w:rsidR="1A23642B" w:rsidRPr="00DC5A77">
        <w:t>(1-2</w:t>
      </w:r>
      <w:r w:rsidR="00C462D1" w:rsidRPr="00DC5A77">
        <w:t xml:space="preserve"> mL</w:t>
      </w:r>
      <w:r w:rsidR="1A23642B" w:rsidRPr="00DC5A77">
        <w:t xml:space="preserve">) </w:t>
      </w:r>
      <w:r w:rsidRPr="00DC5A77">
        <w:t xml:space="preserve">of the </w:t>
      </w:r>
      <w:proofErr w:type="spellStart"/>
      <w:r w:rsidRPr="00DC5A77">
        <w:t>iNPCs</w:t>
      </w:r>
      <w:proofErr w:type="spellEnd"/>
      <w:r w:rsidRPr="00DC5A77">
        <w:t xml:space="preserve"> daily. </w:t>
      </w:r>
    </w:p>
    <w:p w14:paraId="36C9D732" w14:textId="7211E2AA" w:rsidR="28E079DF" w:rsidRPr="00DC5A77" w:rsidRDefault="28E079DF" w:rsidP="00BB618C"/>
    <w:p w14:paraId="39E8EC83" w14:textId="364498EE" w:rsidR="00561F1A" w:rsidRPr="00DC5A77" w:rsidRDefault="44E26822" w:rsidP="00BB618C">
      <w:pPr>
        <w:pStyle w:val="ListParagraph"/>
        <w:numPr>
          <w:ilvl w:val="2"/>
          <w:numId w:val="13"/>
        </w:numPr>
        <w:ind w:left="0" w:firstLine="0"/>
      </w:pPr>
      <w:r w:rsidRPr="00DC5A77">
        <w:t>E</w:t>
      </w:r>
      <w:r w:rsidR="29CB090A" w:rsidRPr="00DC5A77">
        <w:t>xpand</w:t>
      </w:r>
      <w:r w:rsidR="39405BD6" w:rsidRPr="00DC5A77">
        <w:t xml:space="preserve"> NPCs</w:t>
      </w:r>
      <w:r w:rsidR="00D00636" w:rsidRPr="00DC5A77">
        <w:t xml:space="preserve"> </w:t>
      </w:r>
      <w:r w:rsidR="33A531E0" w:rsidRPr="00DC5A77">
        <w:t>in</w:t>
      </w:r>
      <w:r w:rsidR="004B0AF0" w:rsidRPr="00DC5A77">
        <w:t>to 10</w:t>
      </w:r>
      <w:r w:rsidR="00A8660B" w:rsidRPr="00DC5A77">
        <w:t xml:space="preserve"> </w:t>
      </w:r>
      <w:r w:rsidR="004B0AF0" w:rsidRPr="00DC5A77">
        <w:t xml:space="preserve">cm dishes by combining </w:t>
      </w:r>
      <w:r w:rsidR="00CA2CF6" w:rsidRPr="00DC5A77">
        <w:t>two</w:t>
      </w:r>
      <w:r w:rsidR="004B0AF0" w:rsidRPr="00DC5A77">
        <w:t xml:space="preserve"> or </w:t>
      </w:r>
      <w:r w:rsidR="00CA2CF6" w:rsidRPr="00DC5A77">
        <w:t>three</w:t>
      </w:r>
      <w:r w:rsidR="004B0AF0" w:rsidRPr="00DC5A77">
        <w:t xml:space="preserve"> confluent wells of a 6</w:t>
      </w:r>
      <w:r w:rsidR="00A8660B" w:rsidRPr="00DC5A77">
        <w:t>-</w:t>
      </w:r>
      <w:r w:rsidR="004B0AF0" w:rsidRPr="00DC5A77">
        <w:t>well.</w:t>
      </w:r>
      <w:r w:rsidR="43E39B09" w:rsidRPr="00DC5A77">
        <w:t xml:space="preserve"> The media volume for 10 cm dishes is typically 12-15</w:t>
      </w:r>
      <w:r w:rsidR="00C462D1" w:rsidRPr="00DC5A77">
        <w:t xml:space="preserve"> mL</w:t>
      </w:r>
      <w:r w:rsidR="43E39B09" w:rsidRPr="00DC5A77">
        <w:t>.</w:t>
      </w:r>
      <w:r w:rsidR="000F002A" w:rsidRPr="00DC5A77">
        <w:t xml:space="preserve"> </w:t>
      </w:r>
    </w:p>
    <w:p w14:paraId="2BBD9192" w14:textId="3A3E189D" w:rsidR="00561F1A" w:rsidRPr="00DC5A77" w:rsidRDefault="00561F1A" w:rsidP="00BB618C"/>
    <w:p w14:paraId="5CFBB3E7" w14:textId="062D7F48" w:rsidR="00561F1A" w:rsidRPr="00DC5A77" w:rsidRDefault="31286AE6" w:rsidP="00BB618C">
      <w:pPr>
        <w:pStyle w:val="ListParagraph"/>
        <w:numPr>
          <w:ilvl w:val="2"/>
          <w:numId w:val="13"/>
        </w:numPr>
        <w:ind w:left="0" w:firstLine="0"/>
      </w:pPr>
      <w:r w:rsidRPr="00DC5A77">
        <w:t>A</w:t>
      </w:r>
      <w:r w:rsidR="004B0AF0" w:rsidRPr="00DC5A77">
        <w:t xml:space="preserve">t the next split, further expand </w:t>
      </w:r>
      <w:r w:rsidR="0D81AAA9" w:rsidRPr="00DC5A77">
        <w:t xml:space="preserve">these cells </w:t>
      </w:r>
      <w:r w:rsidR="004B0AF0" w:rsidRPr="00DC5A77">
        <w:t xml:space="preserve">to </w:t>
      </w:r>
      <w:r w:rsidR="00CA2CF6" w:rsidRPr="00DC5A77">
        <w:t>three</w:t>
      </w:r>
      <w:r w:rsidR="004B0AF0" w:rsidRPr="00DC5A77">
        <w:t xml:space="preserve"> or </w:t>
      </w:r>
      <w:r w:rsidR="00CA2CF6" w:rsidRPr="00DC5A77">
        <w:t>four</w:t>
      </w:r>
      <w:r w:rsidR="004B0AF0" w:rsidRPr="00DC5A77">
        <w:t xml:space="preserve"> 10</w:t>
      </w:r>
      <w:r w:rsidR="00A8660B" w:rsidRPr="00DC5A77">
        <w:t xml:space="preserve"> </w:t>
      </w:r>
      <w:r w:rsidR="004B0AF0" w:rsidRPr="00DC5A77">
        <w:t>cm dishes</w:t>
      </w:r>
      <w:r w:rsidR="6DC5B0BB" w:rsidRPr="00DC5A77">
        <w:t xml:space="preserve"> (12-15</w:t>
      </w:r>
      <w:r w:rsidR="00C462D1" w:rsidRPr="00DC5A77">
        <w:t xml:space="preserve"> mL</w:t>
      </w:r>
      <w:r w:rsidR="6DC5B0BB" w:rsidRPr="00DC5A77">
        <w:t xml:space="preserve"> of media)</w:t>
      </w:r>
      <w:r w:rsidR="004B0AF0" w:rsidRPr="00DC5A77">
        <w:t xml:space="preserve"> for generations of large numbers of cell stocks.</w:t>
      </w:r>
      <w:r w:rsidR="00D00636" w:rsidRPr="00DC5A77">
        <w:t xml:space="preserve"> 10</w:t>
      </w:r>
      <w:r w:rsidR="00A8660B" w:rsidRPr="00DC5A77">
        <w:t xml:space="preserve"> </w:t>
      </w:r>
      <w:r w:rsidR="00D00636" w:rsidRPr="00DC5A77">
        <w:t xml:space="preserve">cm dishes are usually split at 1:3 or 1:4 every 3-4 days depending on proliferation rate. </w:t>
      </w:r>
    </w:p>
    <w:p w14:paraId="3C7F7DEF" w14:textId="020F1085" w:rsidR="00D00636" w:rsidRPr="00DC5A77" w:rsidRDefault="00D00636" w:rsidP="00BB618C"/>
    <w:p w14:paraId="16F977DD" w14:textId="7EF25203" w:rsidR="00D00636" w:rsidRPr="00DC5A77" w:rsidRDefault="00561F1A" w:rsidP="00BB618C">
      <w:pPr>
        <w:pStyle w:val="ListParagraph"/>
        <w:numPr>
          <w:ilvl w:val="0"/>
          <w:numId w:val="13"/>
        </w:numPr>
        <w:ind w:left="0" w:firstLine="0"/>
        <w:rPr>
          <w:b/>
        </w:rPr>
      </w:pPr>
      <w:r w:rsidRPr="00DC5A77">
        <w:rPr>
          <w:b/>
        </w:rPr>
        <w:t>Generating induced astrocytes from NPCs</w:t>
      </w:r>
    </w:p>
    <w:p w14:paraId="2D542DE1" w14:textId="77777777" w:rsidR="00D00636" w:rsidRPr="00DC5A77" w:rsidRDefault="00D00636" w:rsidP="00BB618C"/>
    <w:p w14:paraId="674420DB" w14:textId="06C9168A" w:rsidR="00552136" w:rsidRPr="00DC5A77" w:rsidRDefault="00552136" w:rsidP="00BB618C">
      <w:pPr>
        <w:pStyle w:val="ListParagraph"/>
        <w:numPr>
          <w:ilvl w:val="1"/>
          <w:numId w:val="13"/>
        </w:numPr>
        <w:ind w:left="0" w:firstLine="0"/>
      </w:pPr>
      <w:r w:rsidRPr="00DC5A77">
        <w:lastRenderedPageBreak/>
        <w:t>To make astrocytes</w:t>
      </w:r>
      <w:r w:rsidR="00D00636" w:rsidRPr="00DC5A77">
        <w:t xml:space="preserve"> from fresh </w:t>
      </w:r>
      <w:proofErr w:type="spellStart"/>
      <w:r w:rsidR="00B91717" w:rsidRPr="00DC5A77">
        <w:t>i</w:t>
      </w:r>
      <w:r w:rsidR="00D00636" w:rsidRPr="00DC5A77">
        <w:t>NPCs</w:t>
      </w:r>
      <w:proofErr w:type="spellEnd"/>
      <w:r w:rsidRPr="00DC5A77">
        <w:t xml:space="preserve">, seed </w:t>
      </w:r>
      <w:proofErr w:type="spellStart"/>
      <w:r w:rsidR="00B91717" w:rsidRPr="00DC5A77">
        <w:t>i</w:t>
      </w:r>
      <w:r w:rsidRPr="00DC5A77">
        <w:t>NPC</w:t>
      </w:r>
      <w:r w:rsidR="00B91717" w:rsidRPr="00DC5A77">
        <w:t>s</w:t>
      </w:r>
      <w:proofErr w:type="spellEnd"/>
      <w:r w:rsidRPr="00DC5A77">
        <w:t xml:space="preserve"> </w:t>
      </w:r>
      <w:r w:rsidR="00CA2CF6" w:rsidRPr="00DC5A77">
        <w:t xml:space="preserve">(in </w:t>
      </w:r>
      <w:r w:rsidR="4B1EC24F" w:rsidRPr="00DC5A77">
        <w:t xml:space="preserve">10 cm </w:t>
      </w:r>
      <w:r w:rsidR="00CA2CF6" w:rsidRPr="00DC5A77">
        <w:t xml:space="preserve">fibronectin coated plates) directly in </w:t>
      </w:r>
      <w:r w:rsidR="0B7A0863" w:rsidRPr="00DC5A77">
        <w:t>10</w:t>
      </w:r>
      <w:r w:rsidR="00C462D1" w:rsidRPr="00DC5A77">
        <w:t xml:space="preserve"> mL</w:t>
      </w:r>
      <w:r w:rsidR="0B7A0863" w:rsidRPr="00DC5A77">
        <w:t xml:space="preserve"> </w:t>
      </w:r>
      <w:r w:rsidR="00CA2CF6" w:rsidRPr="00DC5A77">
        <w:t>astrocyte medium</w:t>
      </w:r>
      <w:r w:rsidR="7E0205A7" w:rsidRPr="00DC5A77">
        <w:t xml:space="preserve"> (</w:t>
      </w:r>
      <w:r w:rsidR="7E0205A7" w:rsidRPr="00DC5A77">
        <w:rPr>
          <w:b/>
          <w:bCs/>
        </w:rPr>
        <w:t>Table 1</w:t>
      </w:r>
      <w:r w:rsidR="7E0205A7" w:rsidRPr="00DC5A77">
        <w:t>)</w:t>
      </w:r>
      <w:r w:rsidR="00CA2CF6" w:rsidRPr="00DC5A77">
        <w:t xml:space="preserve"> so that they are</w:t>
      </w:r>
      <w:r w:rsidRPr="00DC5A77">
        <w:t xml:space="preserve"> around 10% confluency </w:t>
      </w:r>
      <w:r w:rsidR="00CA2CF6" w:rsidRPr="00DC5A77">
        <w:t>the following day</w:t>
      </w:r>
      <w:r w:rsidRPr="00DC5A77">
        <w:t xml:space="preserve">. </w:t>
      </w:r>
      <w:r w:rsidR="50F138CC" w:rsidRPr="00DC5A77">
        <w:t>Culture cells at 37</w:t>
      </w:r>
      <w:r w:rsidR="00DC5A77">
        <w:t xml:space="preserve"> </w:t>
      </w:r>
      <w:r w:rsidR="50F138CC" w:rsidRPr="00DC5A77">
        <w:t>°C in a 5% CO</w:t>
      </w:r>
      <w:r w:rsidR="50F138CC" w:rsidRPr="00DC5A77">
        <w:rPr>
          <w:vertAlign w:val="subscript"/>
        </w:rPr>
        <w:t>2</w:t>
      </w:r>
      <w:r w:rsidR="50F138CC" w:rsidRPr="00DC5A77">
        <w:t xml:space="preserve"> tissue culture incubator.</w:t>
      </w:r>
    </w:p>
    <w:p w14:paraId="2BD23159" w14:textId="77777777" w:rsidR="00AD27AE" w:rsidRPr="00DC5A77" w:rsidRDefault="00AD27AE" w:rsidP="00BB618C"/>
    <w:p w14:paraId="34F0BB38" w14:textId="6152DBEE" w:rsidR="00708562" w:rsidRPr="00DC5A77" w:rsidRDefault="00C462D1" w:rsidP="00BB618C">
      <w:r w:rsidRPr="00DC5A77">
        <w:t>NOTE:</w:t>
      </w:r>
      <w:r w:rsidR="00708562" w:rsidRPr="00DC5A77">
        <w:t xml:space="preserve"> The recommended seeding density is usually 50 µ</w:t>
      </w:r>
      <w:r w:rsidR="00DC5A77">
        <w:t xml:space="preserve">L </w:t>
      </w:r>
      <w:r w:rsidR="00708562" w:rsidRPr="00DC5A77">
        <w:t xml:space="preserve">of the cell resuspension of a 10 cm dish of NPCs, provided they are diluted to a final volume based on their split ratio </w:t>
      </w:r>
      <w:r w:rsidR="00DC5A77">
        <w:t>(</w:t>
      </w:r>
      <w:r w:rsidR="00708562" w:rsidRPr="00DC5A77">
        <w:t>e.g.</w:t>
      </w:r>
      <w:r w:rsidR="00DC5A77">
        <w:t>,</w:t>
      </w:r>
      <w:r w:rsidR="00708562" w:rsidRPr="00DC5A77">
        <w:t xml:space="preserve"> 3</w:t>
      </w:r>
      <w:r w:rsidRPr="00DC5A77">
        <w:t xml:space="preserve"> mL</w:t>
      </w:r>
      <w:r w:rsidR="00708562" w:rsidRPr="00DC5A77">
        <w:t xml:space="preserve"> for a 1:3 split, 4</w:t>
      </w:r>
      <w:r w:rsidRPr="00DC5A77">
        <w:t xml:space="preserve"> mL</w:t>
      </w:r>
      <w:r w:rsidR="00708562" w:rsidRPr="00DC5A77">
        <w:t xml:space="preserve"> for a 1:4 split</w:t>
      </w:r>
      <w:r w:rsidR="00DC5A77">
        <w:t>,</w:t>
      </w:r>
      <w:r w:rsidR="4869F794" w:rsidRPr="00DC5A77">
        <w:t xml:space="preserve"> </w:t>
      </w:r>
      <w:r w:rsidR="00F35922" w:rsidRPr="00DC5A77">
        <w:t>etc</w:t>
      </w:r>
      <w:r w:rsidR="4869F794" w:rsidRPr="00DC5A77">
        <w:t>.</w:t>
      </w:r>
      <w:r w:rsidR="00DC5A77">
        <w:t>).</w:t>
      </w:r>
    </w:p>
    <w:p w14:paraId="4D4203E4" w14:textId="6394C269" w:rsidR="4AFBF869" w:rsidRPr="00DC5A77" w:rsidRDefault="4AFBF869" w:rsidP="00BB618C"/>
    <w:p w14:paraId="1FC54E7C" w14:textId="046EABB4" w:rsidR="00AD27AE" w:rsidRPr="00DC5A77" w:rsidRDefault="00AD27AE" w:rsidP="00BB618C">
      <w:pPr>
        <w:pStyle w:val="ListParagraph"/>
        <w:numPr>
          <w:ilvl w:val="1"/>
          <w:numId w:val="13"/>
        </w:numPr>
        <w:ind w:left="0" w:firstLine="0"/>
      </w:pPr>
      <w:r w:rsidRPr="00DC5A77">
        <w:t xml:space="preserve">Change medium </w:t>
      </w:r>
      <w:r w:rsidR="3EE23FAA" w:rsidRPr="00DC5A77">
        <w:t>(10</w:t>
      </w:r>
      <w:r w:rsidR="00C462D1" w:rsidRPr="00DC5A77">
        <w:t xml:space="preserve"> mL</w:t>
      </w:r>
      <w:r w:rsidR="3EE23FAA" w:rsidRPr="00DC5A77">
        <w:t xml:space="preserve"> astrocyte media) </w:t>
      </w:r>
      <w:r w:rsidRPr="00DC5A77">
        <w:t xml:space="preserve">of the </w:t>
      </w:r>
      <w:proofErr w:type="spellStart"/>
      <w:r w:rsidRPr="00DC5A77">
        <w:t>iAs</w:t>
      </w:r>
      <w:proofErr w:type="spellEnd"/>
      <w:r w:rsidRPr="00DC5A77">
        <w:t xml:space="preserve"> three days after plating. Keep the cells differentiating for 5-7 days.</w:t>
      </w:r>
    </w:p>
    <w:p w14:paraId="3DC6A501" w14:textId="2DD385A2" w:rsidR="00AD27AE" w:rsidRPr="00DC5A77" w:rsidRDefault="00AD27AE" w:rsidP="00BB618C"/>
    <w:p w14:paraId="6C2ABE4A" w14:textId="09FE616E" w:rsidR="00AD27AE" w:rsidRPr="00DC5A77" w:rsidRDefault="00C462D1" w:rsidP="00BB618C">
      <w:r w:rsidRPr="00DC5A77">
        <w:t>NOTE:</w:t>
      </w:r>
      <w:r w:rsidR="177ACA1C" w:rsidRPr="00DC5A77">
        <w:t xml:space="preserve"> </w:t>
      </w:r>
      <w:proofErr w:type="spellStart"/>
      <w:r w:rsidR="00C94F8A" w:rsidRPr="00DC5A77">
        <w:t>iAs</w:t>
      </w:r>
      <w:proofErr w:type="spellEnd"/>
      <w:r w:rsidR="00AD27AE" w:rsidRPr="00DC5A77">
        <w:t xml:space="preserve"> do not tolerate multiple passages </w:t>
      </w:r>
      <w:r w:rsidR="00C94F8A" w:rsidRPr="00DC5A77">
        <w:t xml:space="preserve">well, </w:t>
      </w:r>
      <w:r w:rsidR="00AD27AE" w:rsidRPr="00DC5A77">
        <w:t>therefore it is better to make fresh astrocytes every time you split the NPCs.</w:t>
      </w:r>
    </w:p>
    <w:p w14:paraId="402D137C" w14:textId="77777777" w:rsidR="00AD27AE" w:rsidRPr="00DC5A77" w:rsidRDefault="00AD27AE" w:rsidP="00BB618C"/>
    <w:p w14:paraId="2E634D57" w14:textId="304504D5" w:rsidR="00AD27AE" w:rsidRPr="00DC5A77" w:rsidRDefault="00AD27AE" w:rsidP="00BB618C">
      <w:pPr>
        <w:pStyle w:val="ListParagraph"/>
        <w:numPr>
          <w:ilvl w:val="1"/>
          <w:numId w:val="13"/>
        </w:numPr>
        <w:ind w:left="0" w:firstLine="0"/>
      </w:pPr>
      <w:r w:rsidRPr="00DC5A77">
        <w:t xml:space="preserve">To seed for experimentation, split the astrocytes using trypsin or </w:t>
      </w:r>
      <w:r w:rsidR="00DC5A77">
        <w:t>cell detachment solution</w:t>
      </w:r>
      <w:r w:rsidRPr="00DC5A77">
        <w:t xml:space="preserve"> as described in step</w:t>
      </w:r>
      <w:r w:rsidR="00BB618C">
        <w:t>s</w:t>
      </w:r>
      <w:r w:rsidRPr="00DC5A77">
        <w:t xml:space="preserve"> 2</w:t>
      </w:r>
      <w:r w:rsidR="00BB618C">
        <w:t>.1</w:t>
      </w:r>
      <w:r w:rsidRPr="00DC5A77">
        <w:t>-2.</w:t>
      </w:r>
      <w:r w:rsidR="00BB618C">
        <w:t>7</w:t>
      </w:r>
      <w:r w:rsidRPr="00DC5A77">
        <w:t xml:space="preserve">. Recommended seeding densities are included in </w:t>
      </w:r>
      <w:r w:rsidRPr="00DC5A77">
        <w:rPr>
          <w:b/>
          <w:bCs/>
        </w:rPr>
        <w:t xml:space="preserve">Table </w:t>
      </w:r>
      <w:r w:rsidR="00722CF8" w:rsidRPr="00DC5A77">
        <w:rPr>
          <w:b/>
          <w:bCs/>
        </w:rPr>
        <w:t>2</w:t>
      </w:r>
      <w:r w:rsidRPr="00DC5A77">
        <w:t>.</w:t>
      </w:r>
    </w:p>
    <w:p w14:paraId="41F46328" w14:textId="554709E4" w:rsidR="00B525A6" w:rsidRPr="00DC5A77" w:rsidRDefault="00B525A6" w:rsidP="00BB618C"/>
    <w:p w14:paraId="641D12D3" w14:textId="04E594DE" w:rsidR="000F044B" w:rsidRPr="00DC5A77" w:rsidRDefault="000F044B" w:rsidP="00BB618C">
      <w:r w:rsidRPr="00DC5A77">
        <w:t>[Place Table 2 here].</w:t>
      </w:r>
    </w:p>
    <w:p w14:paraId="6E694A1E" w14:textId="77777777" w:rsidR="00AD27AE" w:rsidRPr="00DC5A77" w:rsidRDefault="00AD27AE" w:rsidP="00BB618C">
      <w:pPr>
        <w:rPr>
          <w:b/>
        </w:rPr>
      </w:pPr>
    </w:p>
    <w:p w14:paraId="63F39F81" w14:textId="02EF5B92" w:rsidR="00B91717" w:rsidRPr="00DC5A77" w:rsidRDefault="001A5D71" w:rsidP="00BB618C">
      <w:pPr>
        <w:pStyle w:val="ListParagraph"/>
        <w:numPr>
          <w:ilvl w:val="0"/>
          <w:numId w:val="13"/>
        </w:numPr>
        <w:ind w:left="0" w:firstLine="0"/>
      </w:pPr>
      <w:r w:rsidRPr="00DC5A77">
        <w:rPr>
          <w:b/>
        </w:rPr>
        <w:t>Preparing and defrosting</w:t>
      </w:r>
      <w:r w:rsidR="00AD27AE" w:rsidRPr="00DC5A77">
        <w:rPr>
          <w:b/>
        </w:rPr>
        <w:t xml:space="preserve"> portions for astrocyte differentiation from frozen NPC stocks</w:t>
      </w:r>
      <w:r w:rsidR="00D83ADF" w:rsidRPr="00DC5A77">
        <w:rPr>
          <w:b/>
        </w:rPr>
        <w:t xml:space="preserve"> (alternative to step 3)</w:t>
      </w:r>
    </w:p>
    <w:p w14:paraId="6B2D0798" w14:textId="77777777" w:rsidR="00AD27AE" w:rsidRPr="00DC5A77" w:rsidRDefault="00AD27AE" w:rsidP="00BB618C"/>
    <w:p w14:paraId="070E9265" w14:textId="141E715A" w:rsidR="00AD27AE" w:rsidRPr="00DC5A77" w:rsidRDefault="00C462D1" w:rsidP="00BB618C">
      <w:r w:rsidRPr="00DC5A77">
        <w:t>NOTE:</w:t>
      </w:r>
      <w:r w:rsidR="00B91717" w:rsidRPr="00DC5A77">
        <w:t xml:space="preserve"> </w:t>
      </w:r>
      <w:r w:rsidR="00AD27AE" w:rsidRPr="00DC5A77">
        <w:t xml:space="preserve">As an alternative to maintaining </w:t>
      </w:r>
      <w:proofErr w:type="spellStart"/>
      <w:r w:rsidR="530F80A1" w:rsidRPr="00DC5A77">
        <w:t>i</w:t>
      </w:r>
      <w:r w:rsidR="00AD27AE" w:rsidRPr="00DC5A77">
        <w:t>NPCs</w:t>
      </w:r>
      <w:proofErr w:type="spellEnd"/>
      <w:r w:rsidR="00AD27AE" w:rsidRPr="00DC5A77">
        <w:t xml:space="preserve"> in culture, astrocytes can also be produced directly from a frozen stock. To do so</w:t>
      </w:r>
      <w:r w:rsidR="0418DEF3" w:rsidRPr="00DC5A77">
        <w:t>,</w:t>
      </w:r>
      <w:r w:rsidR="00C94F8A" w:rsidRPr="00DC5A77">
        <w:t xml:space="preserve"> the </w:t>
      </w:r>
      <w:proofErr w:type="spellStart"/>
      <w:r w:rsidR="00C94F8A" w:rsidRPr="00DC5A77">
        <w:t>iNPCs</w:t>
      </w:r>
      <w:proofErr w:type="spellEnd"/>
      <w:r w:rsidR="00C94F8A" w:rsidRPr="00DC5A77">
        <w:t xml:space="preserve"> are frozen in smaller portions. </w:t>
      </w:r>
      <w:r w:rsidR="00C94F8A" w:rsidRPr="00BB618C">
        <w:rPr>
          <w:b/>
          <w:bCs/>
        </w:rPr>
        <w:t>Table 3</w:t>
      </w:r>
      <w:r w:rsidR="00C94F8A" w:rsidRPr="00DC5A77">
        <w:t xml:space="preserve"> shows suggested freezing and thawing volumes for portions to be defrosted into a 10</w:t>
      </w:r>
      <w:r w:rsidR="4C89F5CC" w:rsidRPr="00DC5A77">
        <w:t xml:space="preserve"> </w:t>
      </w:r>
      <w:r w:rsidR="00C94F8A" w:rsidRPr="00DC5A77">
        <w:t>cm dish</w:t>
      </w:r>
      <w:r w:rsidR="1BB2A3B7" w:rsidRPr="00DC5A77">
        <w:t xml:space="preserve"> containing 10</w:t>
      </w:r>
      <w:r w:rsidRPr="00DC5A77">
        <w:t xml:space="preserve"> mL</w:t>
      </w:r>
      <w:r w:rsidR="1BB2A3B7" w:rsidRPr="00DC5A77">
        <w:t xml:space="preserve"> of Astrocyte media</w:t>
      </w:r>
      <w:r w:rsidR="00C94F8A" w:rsidRPr="00DC5A77">
        <w:t>.</w:t>
      </w:r>
    </w:p>
    <w:p w14:paraId="60A6162B" w14:textId="0146CC05" w:rsidR="00AD27AE" w:rsidRPr="00DC5A77" w:rsidRDefault="00AD27AE" w:rsidP="00BB618C"/>
    <w:p w14:paraId="0E1D2031" w14:textId="37670D2D" w:rsidR="000F044B" w:rsidRPr="00DC5A77" w:rsidRDefault="000F044B" w:rsidP="00BB618C">
      <w:r w:rsidRPr="00DC5A77">
        <w:t>[Place Table 3 here].</w:t>
      </w:r>
    </w:p>
    <w:p w14:paraId="11F80C46" w14:textId="79FE1870" w:rsidR="000F044B" w:rsidRPr="00DC5A77" w:rsidRDefault="000F044B" w:rsidP="00BB618C"/>
    <w:p w14:paraId="7F90644D" w14:textId="231913C6" w:rsidR="00B91717" w:rsidRPr="00DC5A77" w:rsidRDefault="00B91717" w:rsidP="00BB618C">
      <w:pPr>
        <w:pStyle w:val="ListParagraph"/>
        <w:numPr>
          <w:ilvl w:val="1"/>
          <w:numId w:val="13"/>
        </w:numPr>
        <w:ind w:left="0" w:firstLine="0"/>
      </w:pPr>
      <w:r w:rsidRPr="00DC5A77">
        <w:t xml:space="preserve">To make astrocytes from frozen </w:t>
      </w:r>
      <w:proofErr w:type="spellStart"/>
      <w:r w:rsidRPr="00DC5A77">
        <w:t>iNPC</w:t>
      </w:r>
      <w:proofErr w:type="spellEnd"/>
      <w:r w:rsidRPr="00DC5A77">
        <w:t xml:space="preserve"> stocks, remove portion stock vial from liquid nitrogen storage tank and </w:t>
      </w:r>
      <w:r w:rsidR="1CE9B759" w:rsidRPr="00DC5A77">
        <w:t xml:space="preserve">quickly </w:t>
      </w:r>
      <w:r w:rsidRPr="00DC5A77">
        <w:t>thaw at 37</w:t>
      </w:r>
      <w:r w:rsidR="00BB618C">
        <w:t xml:space="preserve"> </w:t>
      </w:r>
      <w:r w:rsidR="00D83ADF" w:rsidRPr="00DC5A77">
        <w:t>°C</w:t>
      </w:r>
      <w:r w:rsidRPr="00DC5A77">
        <w:t>. As soon as cells are defrosted, pipette cell solution in a 15</w:t>
      </w:r>
      <w:r w:rsidR="00C462D1" w:rsidRPr="00DC5A77">
        <w:t xml:space="preserve"> mL</w:t>
      </w:r>
      <w:r w:rsidRPr="00DC5A77">
        <w:t xml:space="preserve"> tube </w:t>
      </w:r>
      <w:r w:rsidR="00D83ADF" w:rsidRPr="00DC5A77">
        <w:t>containing 5</w:t>
      </w:r>
      <w:r w:rsidR="00C462D1" w:rsidRPr="00DC5A77">
        <w:t xml:space="preserve"> mL</w:t>
      </w:r>
      <w:r w:rsidRPr="00DC5A77">
        <w:t xml:space="preserve"> astrocyte media. </w:t>
      </w:r>
    </w:p>
    <w:p w14:paraId="7A8E9921" w14:textId="21861DF0" w:rsidR="00B91717" w:rsidRPr="00DC5A77" w:rsidRDefault="00B91717" w:rsidP="00BB618C"/>
    <w:p w14:paraId="6819B785" w14:textId="77777777" w:rsidR="00BB618C" w:rsidRDefault="00D83ADF" w:rsidP="00BB618C">
      <w:pPr>
        <w:pStyle w:val="ListParagraph"/>
        <w:numPr>
          <w:ilvl w:val="1"/>
          <w:numId w:val="13"/>
        </w:numPr>
        <w:ind w:left="0" w:firstLine="0"/>
      </w:pPr>
      <w:r w:rsidRPr="00DC5A77">
        <w:t>C</w:t>
      </w:r>
      <w:r w:rsidR="00B91717" w:rsidRPr="00DC5A77">
        <w:t>entrifuge for 4</w:t>
      </w:r>
      <w:r w:rsidRPr="00DC5A77">
        <w:t xml:space="preserve"> </w:t>
      </w:r>
      <w:r w:rsidR="00B91717" w:rsidRPr="00DC5A77">
        <w:t>min at 200</w:t>
      </w:r>
      <w:r w:rsidR="00AD27AE" w:rsidRPr="00DC5A77">
        <w:t xml:space="preserve"> x </w:t>
      </w:r>
      <w:r w:rsidR="00B91717" w:rsidRPr="00DC5A77">
        <w:t xml:space="preserve">g </w:t>
      </w:r>
      <w:r w:rsidR="00BB618C">
        <w:t xml:space="preserve">and </w:t>
      </w:r>
      <w:r w:rsidR="002A2811" w:rsidRPr="00DC5A77">
        <w:t>r</w:t>
      </w:r>
      <w:r w:rsidR="00B91717" w:rsidRPr="00DC5A77">
        <w:t>oom</w:t>
      </w:r>
      <w:r w:rsidR="002A2811" w:rsidRPr="00DC5A77">
        <w:t xml:space="preserve"> </w:t>
      </w:r>
      <w:r w:rsidR="00B91717" w:rsidRPr="00DC5A77">
        <w:t xml:space="preserve">temperature. Remove </w:t>
      </w:r>
      <w:r w:rsidR="00BB618C">
        <w:t xml:space="preserve">the </w:t>
      </w:r>
      <w:r w:rsidR="00B91717" w:rsidRPr="00DC5A77">
        <w:t xml:space="preserve">supernatant and resuspend </w:t>
      </w:r>
      <w:r w:rsidRPr="00DC5A77">
        <w:t xml:space="preserve">in </w:t>
      </w:r>
      <w:r w:rsidR="0047535A" w:rsidRPr="00DC5A77">
        <w:t>1</w:t>
      </w:r>
      <w:r w:rsidR="00C462D1" w:rsidRPr="00DC5A77">
        <w:t xml:space="preserve"> mL</w:t>
      </w:r>
      <w:r w:rsidR="00B91717" w:rsidRPr="00DC5A77">
        <w:t xml:space="preserve"> </w:t>
      </w:r>
      <w:r w:rsidR="00BB618C">
        <w:t xml:space="preserve">of </w:t>
      </w:r>
      <w:r w:rsidR="00B91717" w:rsidRPr="00DC5A77">
        <w:t>fresh astrocyte medium</w:t>
      </w:r>
      <w:r w:rsidR="003D3E90" w:rsidRPr="00DC5A77">
        <w:t>.</w:t>
      </w:r>
      <w:r w:rsidRPr="00DC5A77">
        <w:t xml:space="preserve"> </w:t>
      </w:r>
    </w:p>
    <w:p w14:paraId="604D863F" w14:textId="77777777" w:rsidR="00BB618C" w:rsidRDefault="00BB618C" w:rsidP="00BB618C">
      <w:pPr>
        <w:pStyle w:val="ListParagraph"/>
        <w:ind w:left="0"/>
      </w:pPr>
    </w:p>
    <w:p w14:paraId="347416C5" w14:textId="0A98AAF8" w:rsidR="00B91717" w:rsidRPr="00DC5A77" w:rsidRDefault="003D3E90" w:rsidP="00BB618C">
      <w:pPr>
        <w:pStyle w:val="ListParagraph"/>
        <w:numPr>
          <w:ilvl w:val="1"/>
          <w:numId w:val="13"/>
        </w:numPr>
        <w:ind w:left="0" w:firstLine="0"/>
      </w:pPr>
      <w:r w:rsidRPr="00DC5A77">
        <w:t>Add</w:t>
      </w:r>
      <w:r w:rsidR="0047535A" w:rsidRPr="00DC5A77">
        <w:t xml:space="preserve"> 9</w:t>
      </w:r>
      <w:r w:rsidR="00BB618C">
        <w:t xml:space="preserve"> </w:t>
      </w:r>
      <w:r w:rsidR="0047535A" w:rsidRPr="00DC5A77">
        <w:t xml:space="preserve">mL </w:t>
      </w:r>
      <w:r w:rsidR="00BB618C">
        <w:t xml:space="preserve">of </w:t>
      </w:r>
      <w:r w:rsidR="0047535A" w:rsidRPr="00DC5A77">
        <w:t>fresh astrocyte medium</w:t>
      </w:r>
      <w:r w:rsidRPr="00DC5A77">
        <w:t xml:space="preserve"> to a fibronectin coated 10 cm dish</w:t>
      </w:r>
      <w:r w:rsidR="00E748F5" w:rsidRPr="00DC5A77">
        <w:t xml:space="preserve"> and add 1</w:t>
      </w:r>
      <w:r w:rsidR="00C462D1" w:rsidRPr="00DC5A77">
        <w:t xml:space="preserve"> mL</w:t>
      </w:r>
      <w:r w:rsidR="00E748F5" w:rsidRPr="00DC5A77">
        <w:t xml:space="preserve"> </w:t>
      </w:r>
      <w:r w:rsidR="00BB618C">
        <w:t xml:space="preserve">of </w:t>
      </w:r>
      <w:r w:rsidR="00E748F5" w:rsidRPr="00DC5A77">
        <w:t>cell solution</w:t>
      </w:r>
      <w:r w:rsidR="00B91717" w:rsidRPr="00DC5A77">
        <w:t>.</w:t>
      </w:r>
      <w:r w:rsidR="00E748F5" w:rsidRPr="00DC5A77">
        <w:t xml:space="preserve"> Gently distributing cells in north-south-east-west motion.</w:t>
      </w:r>
      <w:r w:rsidR="2C1319F8" w:rsidRPr="00DC5A77">
        <w:t xml:space="preserve"> Culture cells at 37</w:t>
      </w:r>
      <w:r w:rsidR="00BB618C">
        <w:t xml:space="preserve"> </w:t>
      </w:r>
      <w:r w:rsidR="2C1319F8" w:rsidRPr="00DC5A77">
        <w:t>°C in a 5% CO</w:t>
      </w:r>
      <w:r w:rsidR="2C1319F8" w:rsidRPr="00DC5A77">
        <w:rPr>
          <w:vertAlign w:val="subscript"/>
        </w:rPr>
        <w:t>2</w:t>
      </w:r>
      <w:r w:rsidR="2C1319F8" w:rsidRPr="00DC5A77">
        <w:t xml:space="preserve"> tissue culture incubator.</w:t>
      </w:r>
    </w:p>
    <w:bookmarkEnd w:id="5"/>
    <w:p w14:paraId="4015356B" w14:textId="1289743E" w:rsidR="006E4797" w:rsidRPr="00DC5A77" w:rsidRDefault="006E4797" w:rsidP="00BB618C">
      <w:pPr>
        <w:pBdr>
          <w:top w:val="nil"/>
          <w:left w:val="nil"/>
          <w:bottom w:val="nil"/>
          <w:right w:val="nil"/>
          <w:between w:val="nil"/>
        </w:pBdr>
      </w:pPr>
    </w:p>
    <w:p w14:paraId="44443468" w14:textId="14DF01A2" w:rsidR="006E4797" w:rsidRPr="00DC5A77" w:rsidRDefault="00551D82" w:rsidP="00BB618C">
      <w:pPr>
        <w:pBdr>
          <w:top w:val="nil"/>
          <w:left w:val="nil"/>
          <w:bottom w:val="nil"/>
          <w:right w:val="nil"/>
          <w:between w:val="nil"/>
        </w:pBdr>
      </w:pPr>
      <w:r w:rsidRPr="00DC5A77">
        <w:rPr>
          <w:b/>
        </w:rPr>
        <w:t xml:space="preserve">REPRESENTATIVE RESULTS: </w:t>
      </w:r>
    </w:p>
    <w:p w14:paraId="54B25CDC" w14:textId="6B3273E1" w:rsidR="0019372C" w:rsidRPr="00DC5A77" w:rsidRDefault="001E3657" w:rsidP="00BB618C">
      <w:r w:rsidRPr="00DC5A77">
        <w:t xml:space="preserve">This protocol allows the rapid and easy generation of </w:t>
      </w:r>
      <w:proofErr w:type="spellStart"/>
      <w:r w:rsidR="005313E4" w:rsidRPr="00DC5A77">
        <w:t>iNPCs</w:t>
      </w:r>
      <w:proofErr w:type="spellEnd"/>
      <w:r w:rsidR="00377DA4" w:rsidRPr="00DC5A77">
        <w:t xml:space="preserve"> directly from</w:t>
      </w:r>
      <w:r w:rsidRPr="00DC5A77">
        <w:t xml:space="preserve"> human skin</w:t>
      </w:r>
      <w:r w:rsidR="00377DA4" w:rsidRPr="00DC5A77">
        <w:t xml:space="preserve"> fibroblasts </w:t>
      </w:r>
      <w:r w:rsidRPr="00DC5A77">
        <w:t xml:space="preserve">using </w:t>
      </w:r>
      <w:r w:rsidR="005313E4" w:rsidRPr="00DC5A77">
        <w:t>retro</w:t>
      </w:r>
      <w:r w:rsidRPr="00DC5A77">
        <w:t>virus</w:t>
      </w:r>
      <w:r w:rsidR="005313E4" w:rsidRPr="00DC5A77">
        <w:t>es</w:t>
      </w:r>
      <w:r w:rsidRPr="00DC5A77">
        <w:t xml:space="preserve"> containing the Yamanaka factors. This method allows </w:t>
      </w:r>
      <w:r w:rsidR="005313E4" w:rsidRPr="00DC5A77">
        <w:t>bypassing</w:t>
      </w:r>
      <w:r w:rsidRPr="00DC5A77">
        <w:t xml:space="preserve"> the stem</w:t>
      </w:r>
      <w:r w:rsidR="00377DA4" w:rsidRPr="00DC5A77">
        <w:t xml:space="preserve"> cell state </w:t>
      </w:r>
      <w:r w:rsidRPr="00DC5A77">
        <w:t xml:space="preserve">and </w:t>
      </w:r>
      <w:r w:rsidR="0019372C" w:rsidRPr="00DC5A77">
        <w:t>the</w:t>
      </w:r>
      <w:r w:rsidRPr="00DC5A77">
        <w:t xml:space="preserve"> need </w:t>
      </w:r>
      <w:r w:rsidR="005313E4" w:rsidRPr="00DC5A77">
        <w:t>for</w:t>
      </w:r>
      <w:r w:rsidRPr="00DC5A77">
        <w:t xml:space="preserve"> clonal selection, there</w:t>
      </w:r>
      <w:r w:rsidR="005313E4" w:rsidRPr="00DC5A77">
        <w:t>by</w:t>
      </w:r>
      <w:r w:rsidRPr="00DC5A77">
        <w:t xml:space="preserve"> avoiding clonal variation</w:t>
      </w:r>
      <w:r w:rsidR="00377DA4" w:rsidRPr="00DC5A77">
        <w:t>.</w:t>
      </w:r>
      <w:r w:rsidRPr="00DC5A77">
        <w:t xml:space="preserve"> Important steps to </w:t>
      </w:r>
      <w:r w:rsidR="00C94F8A" w:rsidRPr="00DC5A77">
        <w:t xml:space="preserve">keep </w:t>
      </w:r>
      <w:r w:rsidR="00C94F8A" w:rsidRPr="00DC5A77">
        <w:lastRenderedPageBreak/>
        <w:t>in mind</w:t>
      </w:r>
      <w:r w:rsidRPr="00DC5A77">
        <w:t xml:space="preserve"> while cells are undergoing </w:t>
      </w:r>
      <w:r w:rsidR="0019372C" w:rsidRPr="00DC5A77">
        <w:t xml:space="preserve">the conversion process are the fibroblast seeding density, media </w:t>
      </w:r>
      <w:r w:rsidR="0073290C" w:rsidRPr="00DC5A77">
        <w:t>pH</w:t>
      </w:r>
      <w:r w:rsidR="0019372C" w:rsidRPr="00DC5A77">
        <w:t xml:space="preserve"> and keeping the cells </w:t>
      </w:r>
      <w:r w:rsidR="00C94F8A" w:rsidRPr="00DC5A77">
        <w:t>at</w:t>
      </w:r>
      <w:r w:rsidR="0019372C" w:rsidRPr="00DC5A77">
        <w:t xml:space="preserve"> an optimal confluenc</w:t>
      </w:r>
      <w:r w:rsidR="00C94F8A" w:rsidRPr="00DC5A77">
        <w:t>y</w:t>
      </w:r>
      <w:r w:rsidR="0019372C" w:rsidRPr="00DC5A77">
        <w:t>. Examples of optimal splitting confluenc</w:t>
      </w:r>
      <w:r w:rsidR="00C94F8A" w:rsidRPr="00DC5A77">
        <w:t>y</w:t>
      </w:r>
      <w:r w:rsidR="0019372C" w:rsidRPr="00DC5A77">
        <w:t xml:space="preserve"> and morphology changes during the conversion process can be found in </w:t>
      </w:r>
      <w:r w:rsidR="0019372C" w:rsidRPr="00BE1F1F">
        <w:rPr>
          <w:b/>
          <w:bCs/>
        </w:rPr>
        <w:t>Figure 1</w:t>
      </w:r>
      <w:r w:rsidR="0019372C" w:rsidRPr="00DC5A77">
        <w:t>.</w:t>
      </w:r>
    </w:p>
    <w:p w14:paraId="34B9B501" w14:textId="77777777" w:rsidR="0073290C" w:rsidRPr="00DC5A77" w:rsidRDefault="0073290C" w:rsidP="00BB618C"/>
    <w:p w14:paraId="5361ADA5" w14:textId="45A626A3" w:rsidR="0073290C" w:rsidRPr="00DC5A77" w:rsidRDefault="0073290C" w:rsidP="00BB618C">
      <w:r w:rsidRPr="00DC5A77">
        <w:t>[Place Figure 1 here].</w:t>
      </w:r>
    </w:p>
    <w:p w14:paraId="075F47F5" w14:textId="6D583AB9" w:rsidR="0019372C" w:rsidRPr="00DC5A77" w:rsidRDefault="0019372C" w:rsidP="00BB618C"/>
    <w:p w14:paraId="079B5679" w14:textId="5BD24772" w:rsidR="006E4797" w:rsidRPr="00DC5A77" w:rsidRDefault="0019372C" w:rsidP="00BB618C">
      <w:r w:rsidRPr="00DC5A77">
        <w:t xml:space="preserve">After the conversion process is </w:t>
      </w:r>
      <w:r w:rsidR="00C94F8A" w:rsidRPr="00DC5A77">
        <w:t>complete,</w:t>
      </w:r>
      <w:r w:rsidRPr="00DC5A77">
        <w:t xml:space="preserve"> the </w:t>
      </w:r>
      <w:r w:rsidR="0073290C" w:rsidRPr="00DC5A77">
        <w:t>NPCs will</w:t>
      </w:r>
      <w:r w:rsidR="00C94F8A" w:rsidRPr="00DC5A77">
        <w:t xml:space="preserve"> show strongly reduced expression or no expression of </w:t>
      </w:r>
      <w:r w:rsidR="005313E4" w:rsidRPr="00DC5A77">
        <w:t>f</w:t>
      </w:r>
      <w:r w:rsidR="0073290C" w:rsidRPr="00DC5A77">
        <w:t>ibroblast markers and morphology</w:t>
      </w:r>
      <w:r w:rsidR="00A36B07" w:rsidRPr="00DC5A77">
        <w:t>,</w:t>
      </w:r>
      <w:r w:rsidR="0073290C" w:rsidRPr="00DC5A77">
        <w:t xml:space="preserve"> and express NPC specific cell markers</w:t>
      </w:r>
      <w:r w:rsidR="0BFD9A97" w:rsidRPr="00DC5A77">
        <w:t xml:space="preserve"> </w:t>
      </w:r>
      <w:r w:rsidR="0073290C" w:rsidRPr="00DC5A77">
        <w:t>(</w:t>
      </w:r>
      <w:r w:rsidR="0073290C" w:rsidRPr="00BE1F1F">
        <w:rPr>
          <w:b/>
          <w:bCs/>
        </w:rPr>
        <w:t>Figure 2</w:t>
      </w:r>
      <w:r w:rsidR="0073290C" w:rsidRPr="00DC5A77">
        <w:t xml:space="preserve">). Moreover, they can also be used for generating </w:t>
      </w:r>
      <w:r w:rsidR="38170588" w:rsidRPr="00DC5A77">
        <w:t>different cell lines, like</w:t>
      </w:r>
      <w:r w:rsidRPr="00DC5A77">
        <w:t xml:space="preserve"> </w:t>
      </w:r>
      <w:proofErr w:type="spellStart"/>
      <w:r w:rsidR="0BFD9A97" w:rsidRPr="00DC5A77">
        <w:t>iN</w:t>
      </w:r>
      <w:r w:rsidR="00377DA4" w:rsidRPr="00DC5A77">
        <w:t>s</w:t>
      </w:r>
      <w:proofErr w:type="spellEnd"/>
      <w:r w:rsidR="00377DA4" w:rsidRPr="00DC5A77">
        <w:t xml:space="preserve">, </w:t>
      </w:r>
      <w:r w:rsidR="00A36B07" w:rsidRPr="00DC5A77">
        <w:t>IO</w:t>
      </w:r>
      <w:r w:rsidR="00377DA4" w:rsidRPr="00DC5A77">
        <w:t>s</w:t>
      </w:r>
      <w:r w:rsidR="0020688F" w:rsidRPr="00DC5A77">
        <w:t xml:space="preserve">, </w:t>
      </w:r>
      <w:r w:rsidR="00377DA4" w:rsidRPr="00DC5A77">
        <w:t xml:space="preserve">and </w:t>
      </w:r>
      <w:r w:rsidR="00A36B07" w:rsidRPr="00DC5A77">
        <w:t>IA</w:t>
      </w:r>
      <w:r w:rsidR="00377DA4" w:rsidRPr="00DC5A77">
        <w:t>s.</w:t>
      </w:r>
    </w:p>
    <w:p w14:paraId="122513EF" w14:textId="77777777" w:rsidR="0073290C" w:rsidRPr="00DC5A77" w:rsidRDefault="0073290C" w:rsidP="00BB618C"/>
    <w:p w14:paraId="337A6DB3" w14:textId="63613499" w:rsidR="0073290C" w:rsidRPr="00DC5A77" w:rsidRDefault="0073290C" w:rsidP="00BB618C">
      <w:r w:rsidRPr="00DC5A77">
        <w:t>[Place Figure 2 here].</w:t>
      </w:r>
    </w:p>
    <w:p w14:paraId="7A6C19CB" w14:textId="663DA549" w:rsidR="0073290C" w:rsidRPr="00DC5A77" w:rsidRDefault="0073290C" w:rsidP="00BB618C"/>
    <w:p w14:paraId="0903CFB1" w14:textId="18C826C4" w:rsidR="007E6945" w:rsidRPr="00DC5A77" w:rsidRDefault="0073290C" w:rsidP="00BB618C">
      <w:r w:rsidRPr="00DC5A77">
        <w:t xml:space="preserve">In our experience, </w:t>
      </w:r>
      <w:proofErr w:type="spellStart"/>
      <w:r w:rsidRPr="00DC5A77">
        <w:t>iAs</w:t>
      </w:r>
      <w:proofErr w:type="spellEnd"/>
      <w:r w:rsidRPr="00DC5A77">
        <w:t xml:space="preserve"> </w:t>
      </w:r>
      <w:proofErr w:type="gramStart"/>
      <w:r w:rsidRPr="00DC5A77">
        <w:t>in particular are</w:t>
      </w:r>
      <w:proofErr w:type="gramEnd"/>
      <w:r w:rsidRPr="00DC5A77">
        <w:t xml:space="preserve"> very valuable for drug and disease mechanism testing as they can be generated in pure populations </w:t>
      </w:r>
      <w:r w:rsidR="73375DC6" w:rsidRPr="00DC5A77">
        <w:t>(9</w:t>
      </w:r>
      <w:r w:rsidR="00E60DD4" w:rsidRPr="00DC5A77">
        <w:t>8</w:t>
      </w:r>
      <w:r w:rsidR="73375DC6" w:rsidRPr="00DC5A77">
        <w:t>% or more GFAP positive cells</w:t>
      </w:r>
      <w:r w:rsidR="00642429" w:rsidRPr="00DC5A77">
        <w:fldChar w:fldCharType="begin">
          <w:fldData xml:space="preserve">PEVuZE5vdGU+PENpdGU+PEF1dGhvcj5HYXR0bzwvQXV0aG9yPjxZZWFyPjIwMjA8L1llYXI+PFJl
Y051bT4zNTwvUmVjTnVtPjxEaXNwbGF5VGV4dD48c3R5bGUgZmFjZT0ic3VwZXJzY3JpcHQiPjI5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00321B6F" w:rsidRPr="00DC5A77">
        <w:instrText xml:space="preserve"> ADDIN EN.CITE </w:instrText>
      </w:r>
      <w:r w:rsidR="00321B6F" w:rsidRPr="00DC5A77">
        <w:fldChar w:fldCharType="begin">
          <w:fldData xml:space="preserve">PEVuZE5vdGU+PENpdGU+PEF1dGhvcj5HYXR0bzwvQXV0aG9yPjxZZWFyPjIwMjA8L1llYXI+PFJl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</w:fldData>
        </w:fldChar>
      </w:r>
      <w:r w:rsidR="00321B6F" w:rsidRPr="00DC5A77">
        <w:instrText xml:space="preserve"> ADDIN EN.CITE.DATA </w:instrText>
      </w:r>
      <w:r w:rsidR="00321B6F" w:rsidRPr="00DC5A77">
        <w:fldChar w:fldCharType="end"/>
      </w:r>
      <w:r w:rsidR="00642429" w:rsidRPr="00DC5A77">
        <w:fldChar w:fldCharType="separate"/>
      </w:r>
      <w:r w:rsidR="00321B6F" w:rsidRPr="00DC5A77">
        <w:rPr>
          <w:noProof/>
          <w:vertAlign w:val="superscript"/>
        </w:rPr>
        <w:t>29</w:t>
      </w:r>
      <w:r w:rsidR="00642429" w:rsidRPr="00DC5A77">
        <w:fldChar w:fldCharType="end"/>
      </w:r>
      <w:r w:rsidR="73375DC6" w:rsidRPr="00DC5A77">
        <w:t xml:space="preserve">) </w:t>
      </w:r>
      <w:r w:rsidRPr="00DC5A77">
        <w:t xml:space="preserve">at reproducible large numbers. </w:t>
      </w:r>
      <w:proofErr w:type="spellStart"/>
      <w:r w:rsidRPr="00DC5A77">
        <w:t>iAs</w:t>
      </w:r>
      <w:proofErr w:type="spellEnd"/>
      <w:r w:rsidRPr="00DC5A77">
        <w:t xml:space="preserve"> can be differentiated from </w:t>
      </w:r>
      <w:proofErr w:type="spellStart"/>
      <w:r w:rsidRPr="00DC5A77">
        <w:t>iNPCs</w:t>
      </w:r>
      <w:proofErr w:type="spellEnd"/>
      <w:r w:rsidRPr="00DC5A77">
        <w:t xml:space="preserve"> by taking a small aliquot of cells during splitting or a previously frozen </w:t>
      </w:r>
      <w:proofErr w:type="spellStart"/>
      <w:r w:rsidRPr="00DC5A77">
        <w:t>iNPC</w:t>
      </w:r>
      <w:proofErr w:type="spellEnd"/>
      <w:r w:rsidRPr="00DC5A77">
        <w:t xml:space="preserve"> portion and </w:t>
      </w:r>
      <w:r w:rsidR="000A4063" w:rsidRPr="00DC5A77">
        <w:t>direct</w:t>
      </w:r>
      <w:r w:rsidR="4B652EED" w:rsidRPr="00DC5A77">
        <w:t>ly</w:t>
      </w:r>
      <w:r w:rsidR="000A4063" w:rsidRPr="00DC5A77">
        <w:t xml:space="preserve"> </w:t>
      </w:r>
      <w:r w:rsidRPr="00DC5A77">
        <w:t>plat</w:t>
      </w:r>
      <w:r w:rsidR="000A4063" w:rsidRPr="00DC5A77">
        <w:t>ing</w:t>
      </w:r>
      <w:r w:rsidRPr="00DC5A77">
        <w:t xml:space="preserve"> </w:t>
      </w:r>
      <w:r w:rsidR="000A4063" w:rsidRPr="00DC5A77">
        <w:t xml:space="preserve">in </w:t>
      </w:r>
      <w:r w:rsidRPr="00DC5A77">
        <w:t xml:space="preserve">astrocyte media. </w:t>
      </w:r>
      <w:r w:rsidR="007E6945" w:rsidRPr="00DC5A77">
        <w:t xml:space="preserve">Important considerations during this process are maintaining the </w:t>
      </w:r>
      <w:proofErr w:type="spellStart"/>
      <w:r w:rsidR="000A4063" w:rsidRPr="00DC5A77">
        <w:t>i</w:t>
      </w:r>
      <w:r w:rsidR="007E6945" w:rsidRPr="00DC5A77">
        <w:t>NPC</w:t>
      </w:r>
      <w:r w:rsidR="000A4063" w:rsidRPr="00DC5A77">
        <w:t>s</w:t>
      </w:r>
      <w:proofErr w:type="spellEnd"/>
      <w:r w:rsidR="007E6945" w:rsidRPr="00DC5A77">
        <w:t xml:space="preserve"> initial seeding density low (</w:t>
      </w:r>
      <w:r w:rsidR="007E6945" w:rsidRPr="00BE1F1F">
        <w:rPr>
          <w:b/>
          <w:bCs/>
        </w:rPr>
        <w:t>Figure 3</w:t>
      </w:r>
      <w:r w:rsidR="00A36B07" w:rsidRPr="00DC5A77">
        <w:t xml:space="preserve"> and </w:t>
      </w:r>
      <w:r w:rsidR="00BE1F1F" w:rsidRPr="00BE1F1F">
        <w:rPr>
          <w:b/>
          <w:bCs/>
        </w:rPr>
        <w:t xml:space="preserve">Figure </w:t>
      </w:r>
      <w:r w:rsidR="00BE1F1F">
        <w:rPr>
          <w:b/>
          <w:bCs/>
        </w:rPr>
        <w:t>4</w:t>
      </w:r>
      <w:r w:rsidR="007E6945" w:rsidRPr="00DC5A77">
        <w:t>), as a high density has been shown to hinder the differentiation process (</w:t>
      </w:r>
      <w:r w:rsidR="007E6945" w:rsidRPr="00BE1F1F">
        <w:rPr>
          <w:b/>
          <w:bCs/>
        </w:rPr>
        <w:t>Figure 4</w:t>
      </w:r>
      <w:r w:rsidR="007E6945" w:rsidRPr="00DC5A77">
        <w:t xml:space="preserve">) and </w:t>
      </w:r>
      <w:r w:rsidR="000A4063" w:rsidRPr="00DC5A77">
        <w:t>paying</w:t>
      </w:r>
      <w:r w:rsidR="007E6945" w:rsidRPr="00DC5A77">
        <w:t xml:space="preserve"> additional attention to the media pH, as acidification </w:t>
      </w:r>
      <w:r w:rsidR="000A4063" w:rsidRPr="00DC5A77">
        <w:t>can</w:t>
      </w:r>
      <w:r w:rsidR="007E6945" w:rsidRPr="00DC5A77">
        <w:t xml:space="preserve"> activate </w:t>
      </w:r>
      <w:r w:rsidR="000A4063" w:rsidRPr="00DC5A77">
        <w:t xml:space="preserve">even healthy </w:t>
      </w:r>
      <w:r w:rsidR="007E6945" w:rsidRPr="00DC5A77">
        <w:t>astrocytes.</w:t>
      </w:r>
    </w:p>
    <w:p w14:paraId="792C2AB2" w14:textId="77777777" w:rsidR="007E6945" w:rsidRPr="00DC5A77" w:rsidRDefault="007E6945" w:rsidP="00BB618C"/>
    <w:p w14:paraId="2E6EF0D1" w14:textId="77777777" w:rsidR="007E6945" w:rsidRPr="00DC5A77" w:rsidRDefault="007E6945" w:rsidP="00BB618C">
      <w:r w:rsidRPr="00DC5A77">
        <w:t>[Place Figure 3 here].</w:t>
      </w:r>
    </w:p>
    <w:p w14:paraId="7213A034" w14:textId="31D2DAB1" w:rsidR="007E6945" w:rsidRPr="00DC5A77" w:rsidRDefault="007E6945" w:rsidP="00BB618C"/>
    <w:p w14:paraId="75F5E519" w14:textId="32252A32" w:rsidR="007E6945" w:rsidRPr="00DC5A77" w:rsidRDefault="007E6945" w:rsidP="00BB618C">
      <w:r w:rsidRPr="00DC5A77">
        <w:t>[Place Figure 4 here].</w:t>
      </w:r>
    </w:p>
    <w:p w14:paraId="00199CDC" w14:textId="77777777" w:rsidR="007E6945" w:rsidRPr="00DC5A77" w:rsidRDefault="007E6945" w:rsidP="00BB618C"/>
    <w:p w14:paraId="50C21D1A" w14:textId="5BB4CEAA" w:rsidR="000C161E" w:rsidRPr="00DC5A77" w:rsidRDefault="00551D82" w:rsidP="00BB618C">
      <w:r w:rsidRPr="00DC5A77">
        <w:rPr>
          <w:b/>
          <w:bCs/>
        </w:rPr>
        <w:t>FIGURE AND TABLE LEGENDS:</w:t>
      </w:r>
    </w:p>
    <w:p w14:paraId="21249366" w14:textId="45765F4A" w:rsidR="00E72C15" w:rsidRPr="00DC5A77" w:rsidRDefault="00E72C15" w:rsidP="00BB618C">
      <w:r w:rsidRPr="00DC5A77">
        <w:rPr>
          <w:b/>
          <w:bCs/>
        </w:rPr>
        <w:t xml:space="preserve">Figure 1. Representative images of the conversion process after adding the retroviral mix </w:t>
      </w:r>
      <w:r w:rsidR="000A4063" w:rsidRPr="00DC5A77">
        <w:rPr>
          <w:b/>
          <w:bCs/>
        </w:rPr>
        <w:t>of</w:t>
      </w:r>
      <w:r w:rsidRPr="00DC5A77">
        <w:rPr>
          <w:b/>
          <w:bCs/>
        </w:rPr>
        <w:t xml:space="preserve"> Yamanaka factors.</w:t>
      </w:r>
      <w:r w:rsidRPr="00DC5A77">
        <w:t xml:space="preserve"> Fibroblasts were seeded and </w:t>
      </w:r>
      <w:r w:rsidR="15ABBDE0" w:rsidRPr="00DC5A77">
        <w:t xml:space="preserve">transduced twenty-four </w:t>
      </w:r>
      <w:r w:rsidR="00FE555A" w:rsidRPr="00DC5A77">
        <w:t xml:space="preserve">hours </w:t>
      </w:r>
      <w:r w:rsidR="15ABBDE0" w:rsidRPr="00DC5A77">
        <w:t>later with Yamanaka factors.</w:t>
      </w:r>
      <w:r w:rsidRPr="00DC5A77">
        <w:t xml:space="preserve"> </w:t>
      </w:r>
      <w:r w:rsidR="080155DB" w:rsidRPr="00DC5A77">
        <w:t>Two</w:t>
      </w:r>
      <w:r w:rsidRPr="00DC5A77">
        <w:t xml:space="preserve"> day</w:t>
      </w:r>
      <w:r w:rsidR="2B74DF1F" w:rsidRPr="00DC5A77">
        <w:t>s</w:t>
      </w:r>
      <w:r w:rsidRPr="00DC5A77">
        <w:t xml:space="preserve"> post virus (DPV)</w:t>
      </w:r>
      <w:r w:rsidR="000A4063" w:rsidRPr="00DC5A77">
        <w:t>,</w:t>
      </w:r>
      <w:r w:rsidRPr="00DC5A77">
        <w:t xml:space="preserve"> media was changed to conversion media. Cells were cultured in conversion media until they were ready to passage (13 DPV). Cells were seeded post passage </w:t>
      </w:r>
      <w:r w:rsidR="60E48231" w:rsidRPr="00DC5A77">
        <w:t xml:space="preserve">to reach 80% confluence </w:t>
      </w:r>
      <w:r w:rsidRPr="00DC5A77">
        <w:t>the following day (14 DPV). Subsequent passages maintained this density until neuronal progenitor cells begin rapidly dividing. Scale bar is 200</w:t>
      </w:r>
      <w:r w:rsidR="3683E29A" w:rsidRPr="00DC5A77">
        <w:t xml:space="preserve"> µ</w:t>
      </w:r>
      <w:r w:rsidRPr="00DC5A77">
        <w:t>m.</w:t>
      </w:r>
    </w:p>
    <w:p w14:paraId="191EAD1B" w14:textId="77777777" w:rsidR="00815519" w:rsidRPr="00DC5A77" w:rsidRDefault="00815519" w:rsidP="00BB618C"/>
    <w:p w14:paraId="133762A2" w14:textId="64C9B859" w:rsidR="00E72C15" w:rsidRPr="00DC5A77" w:rsidRDefault="00E72C15" w:rsidP="00BB618C">
      <w:r w:rsidRPr="00DC5A77">
        <w:rPr>
          <w:b/>
          <w:bCs/>
        </w:rPr>
        <w:t>Figure 2. Cells that undergo the conversion process express cell-specific markers.</w:t>
      </w:r>
      <w:r w:rsidRPr="00DC5A77">
        <w:t xml:space="preserve"> </w:t>
      </w:r>
      <w:proofErr w:type="gramStart"/>
      <w:r w:rsidRPr="00DC5A77">
        <w:t>Patient fibroblasts</w:t>
      </w:r>
      <w:r w:rsidR="007A466A" w:rsidRPr="00DC5A77">
        <w:t xml:space="preserve"> </w:t>
      </w:r>
      <w:r w:rsidR="00C23F7A" w:rsidRPr="00DC5A77">
        <w:t>(A)</w:t>
      </w:r>
      <w:r w:rsidR="002190CA" w:rsidRPr="00DC5A77">
        <w:t>,</w:t>
      </w:r>
      <w:proofErr w:type="gramEnd"/>
      <w:r w:rsidRPr="00DC5A77">
        <w:t xml:space="preserve"> induce</w:t>
      </w:r>
      <w:r w:rsidR="0054AE0C" w:rsidRPr="00DC5A77">
        <w:t>d</w:t>
      </w:r>
      <w:r w:rsidRPr="00DC5A77">
        <w:t xml:space="preserve"> Neuronal </w:t>
      </w:r>
      <w:r w:rsidR="7D1EF395" w:rsidRPr="00DC5A77">
        <w:t>P</w:t>
      </w:r>
      <w:r w:rsidRPr="00DC5A77">
        <w:t xml:space="preserve">rogenitor </w:t>
      </w:r>
      <w:r w:rsidR="79738748" w:rsidRPr="00DC5A77">
        <w:t>C</w:t>
      </w:r>
      <w:r w:rsidRPr="00DC5A77">
        <w:t>ells (</w:t>
      </w:r>
      <w:proofErr w:type="spellStart"/>
      <w:r w:rsidR="1EC8810E" w:rsidRPr="00DC5A77">
        <w:t>i</w:t>
      </w:r>
      <w:r w:rsidRPr="00DC5A77">
        <w:t>NPCs</w:t>
      </w:r>
      <w:proofErr w:type="spellEnd"/>
      <w:r w:rsidR="00BE1F1F">
        <w:t xml:space="preserve"> (</w:t>
      </w:r>
      <w:r w:rsidR="001A5D71" w:rsidRPr="00DC5A77">
        <w:t>B</w:t>
      </w:r>
      <w:r w:rsidRPr="00DC5A77">
        <w:t>)</w:t>
      </w:r>
      <w:r w:rsidR="00C23F7A" w:rsidRPr="00DC5A77">
        <w:t xml:space="preserve"> </w:t>
      </w:r>
      <w:r w:rsidRPr="00DC5A77">
        <w:t xml:space="preserve">and induced Astrocytes </w:t>
      </w:r>
      <w:r w:rsidR="017CCD45" w:rsidRPr="00DC5A77">
        <w:t>(</w:t>
      </w:r>
      <w:proofErr w:type="spellStart"/>
      <w:r w:rsidR="017CCD45" w:rsidRPr="00DC5A77">
        <w:t>iAs</w:t>
      </w:r>
      <w:proofErr w:type="spellEnd"/>
      <w:r w:rsidR="00BE1F1F">
        <w:t xml:space="preserve"> (</w:t>
      </w:r>
      <w:r w:rsidR="001A5D71" w:rsidRPr="00DC5A77">
        <w:t>C</w:t>
      </w:r>
      <w:r w:rsidR="017CCD45" w:rsidRPr="00DC5A77">
        <w:t>)</w:t>
      </w:r>
      <w:r w:rsidRPr="00DC5A77">
        <w:t xml:space="preserve"> cells were seeded on glass coverslips</w:t>
      </w:r>
      <w:r w:rsidR="76202198" w:rsidRPr="00DC5A77">
        <w:t xml:space="preserve"> in a 24 well tissue culture treated plate</w:t>
      </w:r>
      <w:r w:rsidRPr="00DC5A77">
        <w:t>. Cells were immunostained for</w:t>
      </w:r>
      <w:r w:rsidR="358851EC" w:rsidRPr="00DC5A77">
        <w:t>:</w:t>
      </w:r>
      <w:r w:rsidRPr="00DC5A77">
        <w:t xml:space="preserve"> fibroblast </w:t>
      </w:r>
      <w:r w:rsidR="06982582" w:rsidRPr="00DC5A77">
        <w:t xml:space="preserve">specific </w:t>
      </w:r>
      <w:r w:rsidR="285F31A6" w:rsidRPr="00DC5A77">
        <w:t xml:space="preserve">cell </w:t>
      </w:r>
      <w:r w:rsidRPr="00DC5A77">
        <w:t>markers</w:t>
      </w:r>
      <w:r w:rsidR="001A5D71" w:rsidRPr="00DC5A77">
        <w:t xml:space="preserve"> (A)</w:t>
      </w:r>
      <w:r w:rsidRPr="00DC5A77">
        <w:t xml:space="preserve">, Vimentin (green) and TE7 (red), </w:t>
      </w:r>
      <w:proofErr w:type="spellStart"/>
      <w:r w:rsidR="54F3A85D" w:rsidRPr="00DC5A77">
        <w:t>iNPC</w:t>
      </w:r>
      <w:proofErr w:type="spellEnd"/>
      <w:r w:rsidRPr="00DC5A77">
        <w:t xml:space="preserve"> </w:t>
      </w:r>
      <w:r w:rsidR="0B3F913C" w:rsidRPr="00DC5A77">
        <w:t xml:space="preserve">specific </w:t>
      </w:r>
      <w:r w:rsidRPr="00DC5A77">
        <w:t>cell marker</w:t>
      </w:r>
      <w:r w:rsidR="001A5D71" w:rsidRPr="00DC5A77">
        <w:t xml:space="preserve"> (B)</w:t>
      </w:r>
      <w:r w:rsidRPr="00DC5A77">
        <w:t xml:space="preserve">, </w:t>
      </w:r>
      <w:proofErr w:type="spellStart"/>
      <w:r w:rsidRPr="00DC5A77">
        <w:t>Nestin</w:t>
      </w:r>
      <w:proofErr w:type="spellEnd"/>
      <w:r w:rsidRPr="00DC5A77">
        <w:t xml:space="preserve"> (red), and </w:t>
      </w:r>
      <w:proofErr w:type="spellStart"/>
      <w:r w:rsidR="74509E12" w:rsidRPr="00DC5A77">
        <w:t>iAs</w:t>
      </w:r>
      <w:proofErr w:type="spellEnd"/>
      <w:r w:rsidR="74509E12" w:rsidRPr="00DC5A77">
        <w:t xml:space="preserve"> cell marker</w:t>
      </w:r>
      <w:r w:rsidRPr="00DC5A77">
        <w:t xml:space="preserve"> </w:t>
      </w:r>
      <w:r w:rsidR="001A5D71" w:rsidRPr="00DC5A77">
        <w:t xml:space="preserve">(C) </w:t>
      </w:r>
      <w:r w:rsidRPr="00DC5A77">
        <w:t>GFAP (purple)</w:t>
      </w:r>
      <w:r w:rsidR="000A4063" w:rsidRPr="00DC5A77">
        <w:t xml:space="preserve"> and </w:t>
      </w:r>
      <w:proofErr w:type="spellStart"/>
      <w:r w:rsidR="000A4063" w:rsidRPr="00DC5A77">
        <w:t>iNPC</w:t>
      </w:r>
      <w:proofErr w:type="spellEnd"/>
      <w:r w:rsidR="000A4063" w:rsidRPr="00DC5A77">
        <w:t xml:space="preserve"> marker</w:t>
      </w:r>
      <w:r w:rsidRPr="00DC5A77">
        <w:t xml:space="preserve"> </w:t>
      </w:r>
      <w:proofErr w:type="spellStart"/>
      <w:r w:rsidR="3EC39B00" w:rsidRPr="00DC5A77">
        <w:t>N</w:t>
      </w:r>
      <w:r w:rsidRPr="00DC5A77">
        <w:t>estin</w:t>
      </w:r>
      <w:proofErr w:type="spellEnd"/>
      <w:r w:rsidRPr="00DC5A77">
        <w:t xml:space="preserve"> (</w:t>
      </w:r>
      <w:r w:rsidR="00A36B07" w:rsidRPr="00DC5A77">
        <w:t>green</w:t>
      </w:r>
      <w:r w:rsidRPr="00DC5A77">
        <w:t>). Scale bar is 50</w:t>
      </w:r>
      <w:r w:rsidR="47164198" w:rsidRPr="00DC5A77">
        <w:t xml:space="preserve"> µ</w:t>
      </w:r>
      <w:r w:rsidRPr="00DC5A77">
        <w:t>m</w:t>
      </w:r>
      <w:r w:rsidR="2F58BBE1" w:rsidRPr="00DC5A77">
        <w:t>.</w:t>
      </w:r>
    </w:p>
    <w:p w14:paraId="4ECFABA1" w14:textId="77777777" w:rsidR="00E72C15" w:rsidRPr="00DC5A77" w:rsidRDefault="00E72C15" w:rsidP="00BB618C"/>
    <w:p w14:paraId="0FF823F8" w14:textId="4FF6DA83" w:rsidR="00E72C15" w:rsidRPr="00DC5A77" w:rsidRDefault="00E72C15" w:rsidP="00BB618C">
      <w:r w:rsidRPr="00DC5A77">
        <w:rPr>
          <w:b/>
          <w:bCs/>
        </w:rPr>
        <w:t xml:space="preserve">Figure 3. Representative images of the </w:t>
      </w:r>
      <w:proofErr w:type="spellStart"/>
      <w:r w:rsidR="40FD4D0A" w:rsidRPr="00DC5A77">
        <w:rPr>
          <w:b/>
          <w:bCs/>
        </w:rPr>
        <w:t>iAs</w:t>
      </w:r>
      <w:proofErr w:type="spellEnd"/>
      <w:r w:rsidR="40FD4D0A" w:rsidRPr="00DC5A77">
        <w:rPr>
          <w:b/>
          <w:bCs/>
        </w:rPr>
        <w:t xml:space="preserve"> </w:t>
      </w:r>
      <w:r w:rsidRPr="00DC5A77">
        <w:rPr>
          <w:b/>
          <w:bCs/>
        </w:rPr>
        <w:t xml:space="preserve">generation process from </w:t>
      </w:r>
      <w:proofErr w:type="spellStart"/>
      <w:r w:rsidR="4550FD5C" w:rsidRPr="00DC5A77">
        <w:rPr>
          <w:b/>
          <w:bCs/>
        </w:rPr>
        <w:t>i</w:t>
      </w:r>
      <w:r w:rsidRPr="00DC5A77">
        <w:rPr>
          <w:b/>
          <w:bCs/>
        </w:rPr>
        <w:t>NPCs</w:t>
      </w:r>
      <w:proofErr w:type="spellEnd"/>
      <w:r w:rsidRPr="00DC5A77">
        <w:t xml:space="preserve">. </w:t>
      </w:r>
      <w:proofErr w:type="spellStart"/>
      <w:r w:rsidRPr="00DC5A77">
        <w:t>iNPCs</w:t>
      </w:r>
      <w:proofErr w:type="spellEnd"/>
      <w:r w:rsidRPr="00DC5A77">
        <w:t xml:space="preserve"> are seeded </w:t>
      </w:r>
      <w:r w:rsidR="28239631" w:rsidRPr="00DC5A77">
        <w:t>in</w:t>
      </w:r>
      <w:r w:rsidRPr="00DC5A77">
        <w:t xml:space="preserve"> Astrocyte media (Table 1) </w:t>
      </w:r>
      <w:r w:rsidR="08EB97AC" w:rsidRPr="00DC5A77">
        <w:t>at</w:t>
      </w:r>
      <w:r w:rsidRPr="00DC5A77">
        <w:t xml:space="preserve"> a low seeding density. A good seeding density </w:t>
      </w:r>
      <w:r w:rsidR="5FC62F6B" w:rsidRPr="00DC5A77">
        <w:t>is about</w:t>
      </w:r>
      <w:r w:rsidRPr="00DC5A77">
        <w:t xml:space="preserve"> 10% on the first day post seeding </w:t>
      </w:r>
      <w:r w:rsidR="5142F17F" w:rsidRPr="00DC5A77">
        <w:t>(</w:t>
      </w:r>
      <w:r w:rsidRPr="00DC5A77">
        <w:t>DPS</w:t>
      </w:r>
      <w:r w:rsidR="7C2B331D" w:rsidRPr="00DC5A77">
        <w:t>)</w:t>
      </w:r>
      <w:r w:rsidR="000A4063" w:rsidRPr="00DC5A77">
        <w:t xml:space="preserve"> (left)</w:t>
      </w:r>
      <w:r w:rsidRPr="00DC5A77">
        <w:t xml:space="preserve">; however, this </w:t>
      </w:r>
      <w:r w:rsidR="000A97DF" w:rsidRPr="00DC5A77">
        <w:t>density</w:t>
      </w:r>
      <w:r w:rsidRPr="00DC5A77">
        <w:t xml:space="preserve"> can be adjusted according to </w:t>
      </w:r>
      <w:r w:rsidR="004E41C6" w:rsidRPr="00DC5A77">
        <w:t xml:space="preserve">the </w:t>
      </w:r>
      <w:r w:rsidRPr="00DC5A77">
        <w:t xml:space="preserve">growth rate of cells. Typical </w:t>
      </w:r>
      <w:proofErr w:type="spellStart"/>
      <w:r w:rsidR="6C4646B2" w:rsidRPr="00DC5A77">
        <w:t>iAs</w:t>
      </w:r>
      <w:proofErr w:type="spellEnd"/>
      <w:r w:rsidRPr="00DC5A77">
        <w:t xml:space="preserve"> morphology can be observed after 5 DPS</w:t>
      </w:r>
      <w:r w:rsidR="47E2F011" w:rsidRPr="00DC5A77">
        <w:t xml:space="preserve"> (</w:t>
      </w:r>
      <w:r w:rsidR="000A4063" w:rsidRPr="00DC5A77">
        <w:t>middle)</w:t>
      </w:r>
      <w:r w:rsidRPr="00DC5A77">
        <w:t xml:space="preserve">. </w:t>
      </w:r>
      <w:r w:rsidR="6E156B02" w:rsidRPr="00DC5A77">
        <w:t xml:space="preserve">In some cases, </w:t>
      </w:r>
      <w:r w:rsidR="523B6691" w:rsidRPr="00DC5A77">
        <w:lastRenderedPageBreak/>
        <w:t>aberrant</w:t>
      </w:r>
      <w:r w:rsidR="00956FDB" w:rsidRPr="00DC5A77">
        <w:t xml:space="preserve"> astrocyte morphology can be </w:t>
      </w:r>
      <w:r w:rsidR="7AB7FA22" w:rsidRPr="00DC5A77">
        <w:t>observed</w:t>
      </w:r>
      <w:r w:rsidR="00956FDB" w:rsidRPr="00DC5A77">
        <w:t>, with long</w:t>
      </w:r>
      <w:r w:rsidR="552840F9" w:rsidRPr="00DC5A77">
        <w:t>,</w:t>
      </w:r>
      <w:r w:rsidR="00956FDB" w:rsidRPr="00DC5A77">
        <w:t xml:space="preserve"> </w:t>
      </w:r>
      <w:r w:rsidR="00615B44" w:rsidRPr="00DC5A77">
        <w:t xml:space="preserve">spiky </w:t>
      </w:r>
      <w:r w:rsidR="191A5BEB" w:rsidRPr="00DC5A77">
        <w:t>extension</w:t>
      </w:r>
      <w:r w:rsidR="00615B44" w:rsidRPr="00DC5A77">
        <w:t xml:space="preserve">s. This change is indicative of </w:t>
      </w:r>
      <w:r w:rsidR="00851569" w:rsidRPr="00DC5A77">
        <w:t xml:space="preserve">astrocyte activation and can be secondary to disease state or </w:t>
      </w:r>
      <w:r w:rsidR="7F5D955E" w:rsidRPr="00DC5A77">
        <w:t>incorrect culturing techniques</w:t>
      </w:r>
      <w:r w:rsidR="000A4063" w:rsidRPr="00DC5A77">
        <w:t xml:space="preserve"> (right)</w:t>
      </w:r>
      <w:r w:rsidR="004F0DC4" w:rsidRPr="00DC5A77">
        <w:t>.</w:t>
      </w:r>
      <w:r w:rsidR="556BDED6" w:rsidRPr="00DC5A77">
        <w:t xml:space="preserve"> Scale </w:t>
      </w:r>
      <w:r w:rsidR="79978F55" w:rsidRPr="00DC5A77">
        <w:t>b</w:t>
      </w:r>
      <w:r w:rsidR="005B7109" w:rsidRPr="00DC5A77">
        <w:t>a</w:t>
      </w:r>
      <w:r w:rsidRPr="00DC5A77">
        <w:t>r is 200</w:t>
      </w:r>
      <w:r w:rsidR="62E297D0" w:rsidRPr="00DC5A77">
        <w:t xml:space="preserve"> µ</w:t>
      </w:r>
      <w:r w:rsidRPr="00DC5A77">
        <w:t>m</w:t>
      </w:r>
      <w:r w:rsidR="64232654" w:rsidRPr="00DC5A77">
        <w:t>.</w:t>
      </w:r>
    </w:p>
    <w:p w14:paraId="3D88AAD3" w14:textId="77777777" w:rsidR="00E72C15" w:rsidRPr="00DC5A77" w:rsidRDefault="00E72C15" w:rsidP="00BB618C"/>
    <w:p w14:paraId="10AEDBDC" w14:textId="003E0D8D" w:rsidR="00E3749C" w:rsidRPr="00DC5A77" w:rsidRDefault="00E72C15" w:rsidP="00BB618C">
      <w:r w:rsidRPr="00DC5A77">
        <w:rPr>
          <w:b/>
          <w:bCs/>
        </w:rPr>
        <w:t xml:space="preserve">Figure 4. </w:t>
      </w:r>
      <w:proofErr w:type="spellStart"/>
      <w:r w:rsidR="6C0848F7" w:rsidRPr="00DC5A77">
        <w:rPr>
          <w:b/>
          <w:bCs/>
        </w:rPr>
        <w:t>i</w:t>
      </w:r>
      <w:r w:rsidRPr="00DC5A77">
        <w:rPr>
          <w:b/>
          <w:bCs/>
        </w:rPr>
        <w:t>NPC</w:t>
      </w:r>
      <w:proofErr w:type="spellEnd"/>
      <w:r w:rsidRPr="00DC5A77">
        <w:rPr>
          <w:b/>
          <w:bCs/>
        </w:rPr>
        <w:t xml:space="preserve"> seeding density affects the </w:t>
      </w:r>
      <w:proofErr w:type="spellStart"/>
      <w:r w:rsidR="30625391" w:rsidRPr="00DC5A77">
        <w:rPr>
          <w:b/>
          <w:bCs/>
        </w:rPr>
        <w:t>i</w:t>
      </w:r>
      <w:r w:rsidRPr="00DC5A77">
        <w:rPr>
          <w:b/>
          <w:bCs/>
        </w:rPr>
        <w:t>As</w:t>
      </w:r>
      <w:proofErr w:type="spellEnd"/>
      <w:r w:rsidRPr="00DC5A77">
        <w:rPr>
          <w:b/>
          <w:bCs/>
        </w:rPr>
        <w:t xml:space="preserve"> differentiation efficiency. </w:t>
      </w:r>
      <w:r w:rsidRPr="00DC5A77">
        <w:t xml:space="preserve">Control </w:t>
      </w:r>
      <w:proofErr w:type="spellStart"/>
      <w:r w:rsidR="18168AF5" w:rsidRPr="00DC5A77">
        <w:t>i</w:t>
      </w:r>
      <w:r w:rsidRPr="00DC5A77">
        <w:t>NPC</w:t>
      </w:r>
      <w:proofErr w:type="spellEnd"/>
      <w:r w:rsidRPr="00DC5A77">
        <w:t xml:space="preserve"> lines were seeded at low (A) and high (B) density in Astrocyte media</w:t>
      </w:r>
      <w:r w:rsidR="05F4E407" w:rsidRPr="00DC5A77">
        <w:t xml:space="preserve"> to demonstrate effects of seeding </w:t>
      </w:r>
      <w:r w:rsidR="000A4063" w:rsidRPr="00DC5A77">
        <w:t xml:space="preserve">density </w:t>
      </w:r>
      <w:r w:rsidR="05F4E407" w:rsidRPr="00DC5A77">
        <w:t>on differentiation</w:t>
      </w:r>
      <w:r w:rsidRPr="00DC5A77">
        <w:t xml:space="preserve">. 5 </w:t>
      </w:r>
      <w:r w:rsidR="205C9994" w:rsidRPr="00DC5A77">
        <w:t>DPS</w:t>
      </w:r>
      <w:r w:rsidRPr="00DC5A77">
        <w:t xml:space="preserve">, the </w:t>
      </w:r>
      <w:r w:rsidR="00654799" w:rsidRPr="00DC5A77">
        <w:t>low-density</w:t>
      </w:r>
      <w:r w:rsidRPr="00DC5A77">
        <w:t xml:space="preserve"> line expressed astrocyte-specific markers, while the </w:t>
      </w:r>
      <w:r w:rsidR="00654799" w:rsidRPr="00DC5A77">
        <w:t>high-density</w:t>
      </w:r>
      <w:r w:rsidRPr="00DC5A77">
        <w:t xml:space="preserve"> line shows a mixture of </w:t>
      </w:r>
      <w:proofErr w:type="spellStart"/>
      <w:r w:rsidR="39BD8A30" w:rsidRPr="00DC5A77">
        <w:t>i</w:t>
      </w:r>
      <w:r w:rsidRPr="00DC5A77">
        <w:t>NPC</w:t>
      </w:r>
      <w:proofErr w:type="spellEnd"/>
      <w:r w:rsidRPr="00DC5A77">
        <w:t xml:space="preserve"> and </w:t>
      </w:r>
      <w:proofErr w:type="spellStart"/>
      <w:r w:rsidR="17882506" w:rsidRPr="00DC5A77">
        <w:t>i</w:t>
      </w:r>
      <w:r w:rsidRPr="00DC5A77">
        <w:t>As</w:t>
      </w:r>
      <w:proofErr w:type="spellEnd"/>
      <w:r w:rsidRPr="00DC5A77">
        <w:t xml:space="preserve"> markers with a marked </w:t>
      </w:r>
      <w:proofErr w:type="spellStart"/>
      <w:r w:rsidR="35873BAC" w:rsidRPr="00DC5A77">
        <w:t>i</w:t>
      </w:r>
      <w:r w:rsidRPr="00DC5A77">
        <w:t>NPC</w:t>
      </w:r>
      <w:proofErr w:type="spellEnd"/>
      <w:r w:rsidRPr="00DC5A77">
        <w:t>-like morphology. Scale bar is 50</w:t>
      </w:r>
      <w:r w:rsidR="664387A3" w:rsidRPr="00DC5A77">
        <w:t xml:space="preserve"> µm</w:t>
      </w:r>
      <w:r w:rsidR="5952BE20" w:rsidRPr="00DC5A77">
        <w:t>.</w:t>
      </w:r>
    </w:p>
    <w:p w14:paraId="679A8561" w14:textId="5FF5F212" w:rsidR="003F7052" w:rsidRPr="00DC5A77" w:rsidRDefault="003F7052" w:rsidP="00BB618C"/>
    <w:p w14:paraId="0845403A" w14:textId="2F134FC8" w:rsidR="003F7052" w:rsidRPr="00DC5A77" w:rsidRDefault="003F7052" w:rsidP="00BB618C">
      <w:r w:rsidRPr="00DC5A77">
        <w:rPr>
          <w:b/>
          <w:bCs/>
        </w:rPr>
        <w:t xml:space="preserve">Supplemental </w:t>
      </w:r>
      <w:r w:rsidR="00BE1F1F">
        <w:rPr>
          <w:b/>
          <w:bCs/>
        </w:rPr>
        <w:t>Figure</w:t>
      </w:r>
      <w:r w:rsidRPr="00DC5A77">
        <w:rPr>
          <w:b/>
          <w:bCs/>
        </w:rPr>
        <w:t xml:space="preserve"> 1. Additional figures of the conversion process after adding the retroviral mix of Yamanaka factors. </w:t>
      </w:r>
      <w:r w:rsidRPr="00DC5A77">
        <w:t xml:space="preserve">Images of the </w:t>
      </w:r>
      <w:r w:rsidR="00095DC9" w:rsidRPr="00DC5A77">
        <w:t>conversion process</w:t>
      </w:r>
      <w:r w:rsidRPr="00DC5A77">
        <w:t xml:space="preserve"> at 12 DPV (1 day before passage) and 19 DPV (6 days after passage). Note the difference on morphology between cells before and after passage</w:t>
      </w:r>
      <w:r w:rsidR="00095DC9" w:rsidRPr="00DC5A77">
        <w:t xml:space="preserve">, at 12 DPV cells have a ball-like structure morphology. After a passage and several days on conversion media (table 1) cells start displaying </w:t>
      </w:r>
      <w:proofErr w:type="gramStart"/>
      <w:r w:rsidR="00095DC9" w:rsidRPr="00DC5A77">
        <w:t>a</w:t>
      </w:r>
      <w:proofErr w:type="gramEnd"/>
      <w:r w:rsidR="00095DC9" w:rsidRPr="00DC5A77">
        <w:t xml:space="preserve"> NPC-like morphology</w:t>
      </w:r>
      <w:r w:rsidRPr="00DC5A77">
        <w:t>. Scale bar is 200 µm.</w:t>
      </w:r>
    </w:p>
    <w:p w14:paraId="641AF06F" w14:textId="77777777" w:rsidR="00294790" w:rsidRPr="00DC5A77" w:rsidRDefault="00294790" w:rsidP="00BB618C"/>
    <w:p w14:paraId="7093A612" w14:textId="2CCB5886" w:rsidR="00294790" w:rsidRPr="00DC5A77" w:rsidRDefault="00294790" w:rsidP="00BB618C">
      <w:pPr>
        <w:rPr>
          <w:b/>
          <w:bCs/>
        </w:rPr>
      </w:pPr>
      <w:r w:rsidRPr="00DC5A77">
        <w:rPr>
          <w:b/>
          <w:bCs/>
        </w:rPr>
        <w:t xml:space="preserve">Table 1. </w:t>
      </w:r>
      <w:r w:rsidR="00F1652D" w:rsidRPr="00DC5A77">
        <w:rPr>
          <w:b/>
          <w:bCs/>
        </w:rPr>
        <w:t xml:space="preserve">Media </w:t>
      </w:r>
      <w:r w:rsidR="7DE0190A" w:rsidRPr="00DC5A77">
        <w:rPr>
          <w:b/>
          <w:bCs/>
        </w:rPr>
        <w:t>r</w:t>
      </w:r>
      <w:r w:rsidR="00F1652D" w:rsidRPr="00DC5A77">
        <w:rPr>
          <w:b/>
          <w:bCs/>
        </w:rPr>
        <w:t>ecipes</w:t>
      </w:r>
      <w:r w:rsidR="0021493E" w:rsidRPr="00DC5A77">
        <w:rPr>
          <w:b/>
          <w:bCs/>
        </w:rPr>
        <w:t xml:space="preserve"> for all cell types included in the protocol</w:t>
      </w:r>
      <w:r w:rsidR="00F1652D" w:rsidRPr="00DC5A77">
        <w:rPr>
          <w:b/>
          <w:bCs/>
        </w:rPr>
        <w:t xml:space="preserve">. </w:t>
      </w:r>
      <w:r w:rsidR="0021493E" w:rsidRPr="00DC5A77">
        <w:t xml:space="preserve">Media </w:t>
      </w:r>
      <w:r w:rsidR="000A4063" w:rsidRPr="00DC5A77">
        <w:t>should</w:t>
      </w:r>
      <w:r w:rsidR="0021493E" w:rsidRPr="00DC5A77">
        <w:t xml:space="preserve"> be filtered after mixing all components</w:t>
      </w:r>
      <w:r w:rsidR="00586500" w:rsidRPr="00DC5A77">
        <w:t xml:space="preserve"> with </w:t>
      </w:r>
      <w:r w:rsidR="00683EEA" w:rsidRPr="00DC5A77">
        <w:t xml:space="preserve">either a Sterile Vacuum Filtration System </w:t>
      </w:r>
      <w:r w:rsidR="00092A07" w:rsidRPr="00DC5A77">
        <w:t>f</w:t>
      </w:r>
      <w:r w:rsidR="00683EEA" w:rsidRPr="00DC5A77">
        <w:t>or</w:t>
      </w:r>
      <w:r w:rsidR="00092A07" w:rsidRPr="00DC5A77">
        <w:t xml:space="preserve"> big volumes or syringe and 0.2</w:t>
      </w:r>
      <w:r w:rsidR="23BB8BD4" w:rsidRPr="00DC5A77">
        <w:t xml:space="preserve"> </w:t>
      </w:r>
      <w:r w:rsidR="00092A07" w:rsidRPr="00DC5A77">
        <w:t xml:space="preserve">um </w:t>
      </w:r>
      <w:r w:rsidR="00C253FF" w:rsidRPr="00DC5A77">
        <w:t>syringe filters</w:t>
      </w:r>
      <w:r w:rsidR="0021493E" w:rsidRPr="00DC5A77">
        <w:t>. Conversion media (with factors) must be prepared fresh every week.</w:t>
      </w:r>
    </w:p>
    <w:p w14:paraId="472A80C0" w14:textId="2AC12C6E" w:rsidR="0021493E" w:rsidRPr="00DC5A77" w:rsidRDefault="0021493E" w:rsidP="00BB618C">
      <w:pPr>
        <w:rPr>
          <w:b/>
          <w:bCs/>
        </w:rPr>
      </w:pPr>
    </w:p>
    <w:p w14:paraId="2408D960" w14:textId="73384059" w:rsidR="00917E16" w:rsidRPr="00DC5A77" w:rsidRDefault="0021493E" w:rsidP="00BB618C">
      <w:pPr>
        <w:rPr>
          <w:b/>
          <w:bCs/>
        </w:rPr>
      </w:pPr>
      <w:r w:rsidRPr="00DC5A77">
        <w:rPr>
          <w:b/>
          <w:bCs/>
        </w:rPr>
        <w:t xml:space="preserve">Table 2. </w:t>
      </w:r>
      <w:r w:rsidR="00636972" w:rsidRPr="00DC5A77">
        <w:rPr>
          <w:b/>
          <w:bCs/>
        </w:rPr>
        <w:t xml:space="preserve">Recommended seeding density of </w:t>
      </w:r>
      <w:proofErr w:type="spellStart"/>
      <w:r w:rsidR="1C77C6E3" w:rsidRPr="00DC5A77">
        <w:rPr>
          <w:b/>
          <w:bCs/>
        </w:rPr>
        <w:t>i</w:t>
      </w:r>
      <w:r w:rsidR="00636972" w:rsidRPr="00DC5A77">
        <w:rPr>
          <w:b/>
          <w:bCs/>
        </w:rPr>
        <w:t>As</w:t>
      </w:r>
      <w:proofErr w:type="spellEnd"/>
      <w:r w:rsidR="00636972" w:rsidRPr="00DC5A77">
        <w:rPr>
          <w:b/>
          <w:bCs/>
        </w:rPr>
        <w:t xml:space="preserve"> per </w:t>
      </w:r>
      <w:r w:rsidR="004831CC" w:rsidRPr="00DC5A77">
        <w:rPr>
          <w:b/>
          <w:bCs/>
        </w:rPr>
        <w:t>plate area</w:t>
      </w:r>
      <w:r w:rsidR="00636972" w:rsidRPr="00DC5A77">
        <w:rPr>
          <w:b/>
          <w:bCs/>
        </w:rPr>
        <w:t>.</w:t>
      </w:r>
      <w:r w:rsidR="0067552F" w:rsidRPr="00DC5A77">
        <w:rPr>
          <w:b/>
          <w:bCs/>
        </w:rPr>
        <w:t xml:space="preserve"> </w:t>
      </w:r>
      <w:r w:rsidR="000A4063" w:rsidRPr="00DC5A77">
        <w:t>Typical n</w:t>
      </w:r>
      <w:r w:rsidR="0067552F" w:rsidRPr="00DC5A77">
        <w:t xml:space="preserve">umber of </w:t>
      </w:r>
      <w:proofErr w:type="spellStart"/>
      <w:r w:rsidR="494E0C19" w:rsidRPr="00DC5A77">
        <w:t>i</w:t>
      </w:r>
      <w:r w:rsidR="0067552F" w:rsidRPr="00DC5A77">
        <w:t>As</w:t>
      </w:r>
      <w:proofErr w:type="spellEnd"/>
      <w:r w:rsidR="0067552F" w:rsidRPr="00DC5A77">
        <w:t xml:space="preserve"> </w:t>
      </w:r>
      <w:r w:rsidR="000A4063" w:rsidRPr="00DC5A77">
        <w:t xml:space="preserve">seeded </w:t>
      </w:r>
      <w:r w:rsidR="0067552F" w:rsidRPr="00DC5A77">
        <w:t xml:space="preserve">to </w:t>
      </w:r>
      <w:r w:rsidR="000A4063" w:rsidRPr="00DC5A77">
        <w:t xml:space="preserve">generate </w:t>
      </w:r>
      <w:r w:rsidR="00583523" w:rsidRPr="00DC5A77">
        <w:t xml:space="preserve">a monolayer </w:t>
      </w:r>
      <w:r w:rsidR="00E2382D" w:rsidRPr="00DC5A77">
        <w:t>o</w:t>
      </w:r>
      <w:r w:rsidR="00583523" w:rsidRPr="00DC5A77">
        <w:t xml:space="preserve">n the most common </w:t>
      </w:r>
      <w:r w:rsidR="00E2382D" w:rsidRPr="00DC5A77">
        <w:t>tissue culture plates.</w:t>
      </w:r>
    </w:p>
    <w:p w14:paraId="529BBC1F" w14:textId="77777777" w:rsidR="00815519" w:rsidRPr="00DC5A77" w:rsidRDefault="00815519" w:rsidP="00BB618C">
      <w:pPr>
        <w:rPr>
          <w:b/>
          <w:bCs/>
        </w:rPr>
      </w:pPr>
    </w:p>
    <w:p w14:paraId="6C1C8218" w14:textId="458020EF" w:rsidR="006E4797" w:rsidRPr="00DC5A77" w:rsidRDefault="00917E16" w:rsidP="00BB618C">
      <w:r w:rsidRPr="00DC5A77">
        <w:rPr>
          <w:b/>
          <w:bCs/>
        </w:rPr>
        <w:t xml:space="preserve">Table 3. Instructions on how to portion </w:t>
      </w:r>
      <w:proofErr w:type="spellStart"/>
      <w:r w:rsidR="57CBB0F6" w:rsidRPr="00DC5A77">
        <w:rPr>
          <w:b/>
          <w:bCs/>
        </w:rPr>
        <w:t>i</w:t>
      </w:r>
      <w:r w:rsidRPr="00DC5A77">
        <w:rPr>
          <w:b/>
          <w:bCs/>
        </w:rPr>
        <w:t>NPC</w:t>
      </w:r>
      <w:proofErr w:type="spellEnd"/>
      <w:r w:rsidRPr="00DC5A77">
        <w:rPr>
          <w:b/>
          <w:bCs/>
        </w:rPr>
        <w:t xml:space="preserve"> to generate </w:t>
      </w:r>
      <w:proofErr w:type="spellStart"/>
      <w:r w:rsidRPr="00DC5A77">
        <w:rPr>
          <w:b/>
          <w:bCs/>
        </w:rPr>
        <w:t>iAs</w:t>
      </w:r>
      <w:proofErr w:type="spellEnd"/>
      <w:r w:rsidRPr="00DC5A77">
        <w:rPr>
          <w:b/>
          <w:bCs/>
        </w:rPr>
        <w:t>.</w:t>
      </w:r>
      <w:r w:rsidR="00C70928" w:rsidRPr="00DC5A77">
        <w:rPr>
          <w:b/>
          <w:bCs/>
        </w:rPr>
        <w:t xml:space="preserve"> </w:t>
      </w:r>
      <w:r w:rsidR="00C70928" w:rsidRPr="00DC5A77">
        <w:t xml:space="preserve">Proportion of </w:t>
      </w:r>
      <w:proofErr w:type="spellStart"/>
      <w:r w:rsidR="1EBB5961" w:rsidRPr="00DC5A77">
        <w:t>i</w:t>
      </w:r>
      <w:r w:rsidR="00C70928" w:rsidRPr="00DC5A77">
        <w:t>NPC</w:t>
      </w:r>
      <w:proofErr w:type="spellEnd"/>
      <w:r w:rsidR="000C1BB2" w:rsidRPr="00DC5A77">
        <w:t xml:space="preserve"> suspension and freezing media to generate portions. </w:t>
      </w:r>
      <w:r w:rsidR="00967505" w:rsidRPr="00DC5A77">
        <w:t>Note that the final DMSO concentration is 10% when cell suspension is mixed with freezing media</w:t>
      </w:r>
      <w:r w:rsidR="08524F6F" w:rsidRPr="00DC5A77">
        <w:t>.</w:t>
      </w:r>
    </w:p>
    <w:p w14:paraId="32EAFD7D" w14:textId="76C49B4C" w:rsidR="006E4797" w:rsidRPr="00DC5A77" w:rsidRDefault="006E4797" w:rsidP="00BB618C"/>
    <w:p w14:paraId="7C0B6465" w14:textId="213D5906" w:rsidR="006E4797" w:rsidRPr="00DC5A77" w:rsidRDefault="00551D82" w:rsidP="00BB618C">
      <w:pPr>
        <w:rPr>
          <w:b/>
          <w:bCs/>
        </w:rPr>
      </w:pPr>
      <w:r w:rsidRPr="00DC5A77">
        <w:rPr>
          <w:b/>
          <w:bCs/>
        </w:rPr>
        <w:t>DISCUSSION:</w:t>
      </w:r>
    </w:p>
    <w:p w14:paraId="65EF9EB2" w14:textId="15AF4F01" w:rsidR="00691E2A" w:rsidRPr="00DC5A77" w:rsidRDefault="00691E2A" w:rsidP="00BB618C">
      <w:r w:rsidRPr="00DC5A77">
        <w:t xml:space="preserve">In summary, the direct conversion is a fast and easy method to generate induced neuronal progenitor cells from patient skin fibroblasts. This method is advantageous because of its speed as well as the large </w:t>
      </w:r>
      <w:r w:rsidR="00642429" w:rsidRPr="00DC5A77">
        <w:t>number</w:t>
      </w:r>
      <w:r w:rsidRPr="00DC5A77">
        <w:t xml:space="preserve"> of cells generated that are easy to maintain. Moreover, increasing evidence suggests that direct reprogramming methods remove less epigenetic marks compared to classic iPSC reprogramming technology, therefore leaving the disease environment more intact</w:t>
      </w:r>
      <w:r w:rsidR="00693754" w:rsidRPr="00DC5A77">
        <w:fldChar w:fldCharType="begin">
          <w:fldData xml:space="preserve">PEVuZE5vdGU+PENpdGU+PEF1dGhvcj5MYWRld2lnPC9BdXRob3I+PFllYXI+MjAxMzwvWWVhcj48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</w:fldData>
        </w:fldChar>
      </w:r>
      <w:r w:rsidR="00D4630D" w:rsidRPr="00DC5A77">
        <w:instrText xml:space="preserve"> ADDIN EN.CITE </w:instrText>
      </w:r>
      <w:r w:rsidR="00D4630D" w:rsidRPr="00DC5A77">
        <w:fldChar w:fldCharType="begin">
          <w:fldData xml:space="preserve">PEVuZE5vdGU+PENpdGU+PEF1dGhvcj5MYWRld2lnPC9BdXRob3I+PFllYXI+MjAxMzwvWWVhcj48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</w:fldData>
        </w:fldChar>
      </w:r>
      <w:r w:rsidR="00D4630D" w:rsidRPr="00DC5A77">
        <w:instrText xml:space="preserve"> ADDIN EN.CITE.DATA </w:instrText>
      </w:r>
      <w:r w:rsidR="00D4630D" w:rsidRPr="00DC5A77">
        <w:fldChar w:fldCharType="end"/>
      </w:r>
      <w:r w:rsidR="00693754" w:rsidRPr="00DC5A77">
        <w:fldChar w:fldCharType="separate"/>
      </w:r>
      <w:r w:rsidR="00D4630D" w:rsidRPr="00DC5A77">
        <w:rPr>
          <w:noProof/>
          <w:vertAlign w:val="superscript"/>
        </w:rPr>
        <w:t>4,7,8</w:t>
      </w:r>
      <w:r w:rsidR="00693754" w:rsidRPr="00DC5A77">
        <w:fldChar w:fldCharType="end"/>
      </w:r>
      <w:r w:rsidR="00566467" w:rsidRPr="00DC5A77">
        <w:t>.</w:t>
      </w:r>
      <w:r w:rsidRPr="00DC5A77">
        <w:t xml:space="preserve"> The differentiation of </w:t>
      </w:r>
      <w:proofErr w:type="spellStart"/>
      <w:r w:rsidRPr="00DC5A77">
        <w:t>iNPCs</w:t>
      </w:r>
      <w:proofErr w:type="spellEnd"/>
      <w:r w:rsidRPr="00DC5A77">
        <w:t xml:space="preserve"> to astrocytes is very straight forward and highly reproducible</w:t>
      </w:r>
      <w:r w:rsidR="58A5050E" w:rsidRPr="00DC5A77">
        <w:t xml:space="preserve"> even between multiple independent laboratories</w:t>
      </w:r>
      <w:r w:rsidR="00A16814" w:rsidRPr="00DC5A77">
        <w:fldChar w:fldCharType="begin">
          <w:fldData xml:space="preserve">PEVuZE5vdGU+PENpdGU+PEF1dGhvcj5Cb2N6b25hZGk8L0F1dGhvcj48WWVhcj4yMDE4PC9ZZWFy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</w:fldData>
        </w:fldChar>
      </w:r>
      <w:r w:rsidR="00321B6F" w:rsidRPr="00DC5A77">
        <w:instrText xml:space="preserve"> ADDIN EN.CITE </w:instrText>
      </w:r>
      <w:r w:rsidR="00321B6F" w:rsidRPr="00DC5A77">
        <w:fldChar w:fldCharType="begin">
          <w:fldData xml:space="preserve">PEVuZE5vdGU+PENpdGU+PEF1dGhvcj5Cb2N6b25hZGk8L0F1dGhvcj48WWVhcj4yMDE4PC9ZZWFy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</w:fldData>
        </w:fldChar>
      </w:r>
      <w:r w:rsidR="00321B6F" w:rsidRPr="00DC5A77">
        <w:instrText xml:space="preserve"> ADDIN EN.CITE.DATA </w:instrText>
      </w:r>
      <w:r w:rsidR="00321B6F" w:rsidRPr="00DC5A77">
        <w:fldChar w:fldCharType="end"/>
      </w:r>
      <w:r w:rsidR="00A16814" w:rsidRPr="00DC5A77">
        <w:fldChar w:fldCharType="separate"/>
      </w:r>
      <w:r w:rsidR="00321B6F" w:rsidRPr="00DC5A77">
        <w:rPr>
          <w:noProof/>
          <w:vertAlign w:val="superscript"/>
        </w:rPr>
        <w:t>19,29,33</w:t>
      </w:r>
      <w:r w:rsidR="00A16814" w:rsidRPr="00DC5A77">
        <w:fldChar w:fldCharType="end"/>
      </w:r>
      <w:r w:rsidRPr="00DC5A77">
        <w:t xml:space="preserve">. </w:t>
      </w:r>
      <w:proofErr w:type="spellStart"/>
      <w:r w:rsidRPr="00DC5A77">
        <w:t>iNPCs</w:t>
      </w:r>
      <w:proofErr w:type="spellEnd"/>
      <w:r w:rsidRPr="00DC5A77">
        <w:t xml:space="preserve"> can be frozen in small portions and thawed directly for differentiation purposes, which helps reduce variation between experiments since passage numbers can be kept similar. Astrocytes play a crucial role in disease progression in many neurological diseases and are therefore an interesting cell type to work with. The astrocytes can be used for mechanistic studies, metabolic studies or drug testing assays and are usually grown as monolayers. Moreover, astrocytes can be combined in co-culture systems with mouse or human neurons to assess the impact of astrocytes on neuronal survival </w:t>
      </w:r>
      <w:r w:rsidR="3CBC6925" w:rsidRPr="00DC5A77">
        <w:t>and</w:t>
      </w:r>
      <w:r w:rsidRPr="00DC5A77">
        <w:t xml:space="preserve"> morphology, both of which are good readouts for drug testing</w:t>
      </w:r>
      <w:r w:rsidR="00693754" w:rsidRPr="00DC5A77">
        <w:fldChar w:fldCharType="begin">
          <w:fldData xml:space="preserve">PEVuZE5vdGU+PENpdGU+PEF1dGhvcj5SaW5hbGRpPC9BdXRob3I+PFllYXI+MjAxNzwvWWVhcj48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</w:fldData>
        </w:fldChar>
      </w:r>
      <w:r w:rsidR="00321B6F" w:rsidRPr="00DC5A77">
        <w:instrText xml:space="preserve"> ADDIN EN.CITE </w:instrText>
      </w:r>
      <w:r w:rsidR="00321B6F" w:rsidRPr="00DC5A77">
        <w:fldChar w:fldCharType="begin">
          <w:fldData xml:space="preserve">PEVuZE5vdGU+PENpdGU+PEF1dGhvcj5SaW5hbGRpPC9BdXRob3I+PFllYXI+MjAxNzwvWWVhcj48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</w:fldData>
        </w:fldChar>
      </w:r>
      <w:r w:rsidR="00321B6F" w:rsidRPr="00DC5A77">
        <w:instrText xml:space="preserve"> ADDIN EN.CITE.DATA </w:instrText>
      </w:r>
      <w:r w:rsidR="00321B6F" w:rsidRPr="00DC5A77">
        <w:fldChar w:fldCharType="end"/>
      </w:r>
      <w:r w:rsidR="00693754" w:rsidRPr="00DC5A77">
        <w:fldChar w:fldCharType="separate"/>
      </w:r>
      <w:r w:rsidR="00321B6F" w:rsidRPr="00DC5A77">
        <w:rPr>
          <w:noProof/>
          <w:vertAlign w:val="superscript"/>
        </w:rPr>
        <w:t>34</w:t>
      </w:r>
      <w:r w:rsidR="00693754" w:rsidRPr="00DC5A77">
        <w:fldChar w:fldCharType="end"/>
      </w:r>
      <w:r w:rsidR="00642429" w:rsidRPr="00DC5A77">
        <w:t>.</w:t>
      </w:r>
    </w:p>
    <w:p w14:paraId="34A7F56C" w14:textId="77777777" w:rsidR="00691E2A" w:rsidRPr="00DC5A77" w:rsidRDefault="00691E2A" w:rsidP="00BB618C"/>
    <w:p w14:paraId="2A7EF326" w14:textId="3E0C4D9C" w:rsidR="00691E2A" w:rsidRPr="00DC5A77" w:rsidRDefault="00691E2A" w:rsidP="00BB618C">
      <w:proofErr w:type="gramStart"/>
      <w:r w:rsidRPr="00DC5A77">
        <w:lastRenderedPageBreak/>
        <w:t>In order to</w:t>
      </w:r>
      <w:proofErr w:type="gramEnd"/>
      <w:r w:rsidRPr="00DC5A77">
        <w:t xml:space="preserve"> successfully use this protocol, a few </w:t>
      </w:r>
      <w:r w:rsidR="00EE71DB" w:rsidRPr="00DC5A77">
        <w:t>points and potential limitations</w:t>
      </w:r>
      <w:r w:rsidRPr="00DC5A77">
        <w:t xml:space="preserve"> need to be kept in mind. The human skin fibroblasts for example vary greatly in their cell division rate as well as response to viral vectors. Since these are not standardized cell lines, they are as variable as mankind itself, each line is different. As for many reprogramming methods, it is easier to reprogram fibroblasts that have a moderate to fast cell division rate versus cells that are barely replicating. The replication rate can be impacted by the skin biopsy quality and processing itself, by the passage number of the fibroblasts as well as handling. When working with primary skin fibroblasts, it is important to not let the cells get too dense to avoid induction of senescence. If the fibroblasts do not grow well, it is best to try a new stock or a lower passage, although in some cases, the disease itself could also play a role. Cell division can sometimes be improved by using 15% or 20% FBS in the fibroblast media compared to the standard 10%.</w:t>
      </w:r>
    </w:p>
    <w:p w14:paraId="6342B425" w14:textId="77777777" w:rsidR="00691E2A" w:rsidRPr="00DC5A77" w:rsidRDefault="00691E2A" w:rsidP="00BB618C"/>
    <w:p w14:paraId="1105EA41" w14:textId="32415F9D" w:rsidR="00691E2A" w:rsidRPr="00DC5A77" w:rsidRDefault="00691E2A" w:rsidP="00BB618C">
      <w:r w:rsidRPr="00DC5A77">
        <w:t xml:space="preserve">The quality of the reprogramming viral vectors is of high importance for success. </w:t>
      </w:r>
      <w:r w:rsidR="0635E803" w:rsidRPr="00DC5A77">
        <w:t>In our hands, retroviral vectors were more efficient compared to lentiviral vectors</w:t>
      </w:r>
      <w:r w:rsidR="769C5CD8" w:rsidRPr="00DC5A77">
        <w:t xml:space="preserve"> or other non-integrating viruses</w:t>
      </w:r>
      <w:r w:rsidR="0635E803" w:rsidRPr="00DC5A77">
        <w:t xml:space="preserve">; however, this could be dependent on the viral vector quality and purity. Commercial retroviral vector kits usually specify the viral vector concentration and often also a multiplicity of infection for a certain cell line. It is important to keep in mind that primary fibroblasts differ from the cell line used by the companies to determine viral vector uptake. </w:t>
      </w:r>
      <w:r w:rsidR="71D15541" w:rsidRPr="00DC5A77">
        <w:t>Furthermore, e</w:t>
      </w:r>
      <w:r w:rsidRPr="00DC5A77">
        <w:t xml:space="preserve">ven when ordering the same commercial kit, variation between batches is common. Moreover, the uptake of viral vectors also varies between fibroblast cell lines. Some lines could be more sensitive and therefore transduced cells could die, while other cell lines might be more resistant to viral uptake. </w:t>
      </w:r>
      <w:r w:rsidR="01F92277" w:rsidRPr="00DC5A77">
        <w:t xml:space="preserve">Thus, determining transduction efficiency for a given cell line can be important especially if the cell line is growing slowly or previous conversion attempts failed. </w:t>
      </w:r>
      <w:r w:rsidR="671EBE70" w:rsidRPr="00DC5A77">
        <w:t>In our hands, the best way to evaluate how much of a specific retroviral vector is needed for conversion is to perform a</w:t>
      </w:r>
      <w:r w:rsidR="297C0EEC" w:rsidRPr="00DC5A77">
        <w:t>n</w:t>
      </w:r>
      <w:r w:rsidR="671EBE70" w:rsidRPr="00DC5A77">
        <w:t xml:space="preserve"> immunofluorescent staining with several dilutions of the viral vector</w:t>
      </w:r>
      <w:r w:rsidR="3EEF04AF" w:rsidRPr="00DC5A77">
        <w:t>. The number of cells expressing the tran</w:t>
      </w:r>
      <w:r w:rsidR="17E97793" w:rsidRPr="00DC5A77">
        <w:t>s</w:t>
      </w:r>
      <w:r w:rsidR="3EEF04AF" w:rsidRPr="00DC5A77">
        <w:t xml:space="preserve">gene for each vector can then be counted, </w:t>
      </w:r>
      <w:r w:rsidR="714AEF3A" w:rsidRPr="00DC5A77">
        <w:t>with the aim of a transduction efficiency of</w:t>
      </w:r>
      <w:r w:rsidR="671EBE70" w:rsidRPr="00DC5A77">
        <w:t xml:space="preserve"> 70% or higher. </w:t>
      </w:r>
      <w:r w:rsidR="1989E3DD" w:rsidRPr="00DC5A77">
        <w:t xml:space="preserve">In our experience, </w:t>
      </w:r>
      <w:r w:rsidR="671EBE70" w:rsidRPr="00DC5A77">
        <w:t>similar MOIs can be used for most cell lines</w:t>
      </w:r>
      <w:r w:rsidR="76A3229C" w:rsidRPr="00DC5A77">
        <w:t xml:space="preserve"> however the</w:t>
      </w:r>
      <w:r w:rsidR="671EBE70" w:rsidRPr="00DC5A77">
        <w:t xml:space="preserve"> MOI can be adjusted if </w:t>
      </w:r>
      <w:r w:rsidR="04A912D4" w:rsidRPr="00DC5A77">
        <w:t>necessary</w:t>
      </w:r>
      <w:r w:rsidR="671EBE70" w:rsidRPr="00DC5A77">
        <w:t>.</w:t>
      </w:r>
    </w:p>
    <w:p w14:paraId="2AF867ED" w14:textId="60A959A3" w:rsidR="00691E2A" w:rsidRPr="00DC5A77" w:rsidRDefault="00691E2A" w:rsidP="00BB618C"/>
    <w:p w14:paraId="38C467BF" w14:textId="342B124D" w:rsidR="00691E2A" w:rsidRPr="00DC5A77" w:rsidRDefault="00691E2A" w:rsidP="00BB618C">
      <w:r w:rsidRPr="00DC5A77">
        <w:t xml:space="preserve">During the conversion process, it is critical to not split the cells too early. </w:t>
      </w:r>
      <w:r w:rsidR="5EC01E67" w:rsidRPr="00DC5A77">
        <w:t>The time until the cells are ready to be split depends on multiple factors including the primary cell line and its characteristics, the quality of the viral vector used and the media quality. Importantly, t</w:t>
      </w:r>
      <w:r w:rsidRPr="00DC5A77">
        <w:t>he success rate of the conversion is much higher when the cells are kept a</w:t>
      </w:r>
      <w:r w:rsidR="005A5F47" w:rsidRPr="00DC5A77">
        <w:t>t</w:t>
      </w:r>
      <w:r w:rsidRPr="00DC5A77">
        <w:t xml:space="preserve"> high density. </w:t>
      </w:r>
      <w:r w:rsidR="55A1C540" w:rsidRPr="00DC5A77">
        <w:t xml:space="preserve">Even </w:t>
      </w:r>
      <w:r w:rsidR="1DE935BB" w:rsidRPr="00DC5A77">
        <w:t>i</w:t>
      </w:r>
      <w:r w:rsidR="55A1C540" w:rsidRPr="00DC5A77">
        <w:t>f the cells start to change morphology, it is better to leave the cells in the first well longer than splitting them prematurely. If the</w:t>
      </w:r>
      <w:r w:rsidR="7FF1DDF0" w:rsidRPr="00DC5A77">
        <w:t xml:space="preserve"> split occurs too </w:t>
      </w:r>
      <w:r w:rsidR="55A1C540" w:rsidRPr="00DC5A77">
        <w:t>early the conversion</w:t>
      </w:r>
      <w:r w:rsidR="38302CBE" w:rsidRPr="00DC5A77">
        <w:t xml:space="preserve"> can halt</w:t>
      </w:r>
      <w:r w:rsidR="55A1C540" w:rsidRPr="00DC5A77">
        <w:t xml:space="preserve"> in its progress and lead the cells to differentiate back to fibroblast-like shape and behavior. </w:t>
      </w:r>
      <w:r w:rsidR="6033C6F7" w:rsidRPr="00DC5A77">
        <w:t>Furthermore,</w:t>
      </w:r>
      <w:r w:rsidR="55A1C540" w:rsidRPr="00DC5A77">
        <w:t xml:space="preserve"> diluting them too early </w:t>
      </w:r>
      <w:r w:rsidR="5961EC47" w:rsidRPr="00DC5A77">
        <w:t xml:space="preserve">can result </w:t>
      </w:r>
      <w:r w:rsidR="4525AA5D" w:rsidRPr="00DC5A77">
        <w:t xml:space="preserve">in </w:t>
      </w:r>
      <w:r w:rsidRPr="00DC5A77">
        <w:t>more elongated cell bodies compared to the small and compact cell bodies of the NPCs</w:t>
      </w:r>
      <w:r w:rsidR="18E4E57F" w:rsidRPr="00DC5A77">
        <w:t xml:space="preserve"> observed previously</w:t>
      </w:r>
      <w:r w:rsidRPr="00DC5A77">
        <w:t xml:space="preserve">. </w:t>
      </w:r>
      <w:r w:rsidR="7B895BB8" w:rsidRPr="00DC5A77">
        <w:t>Thus, t</w:t>
      </w:r>
      <w:r w:rsidRPr="00DC5A77">
        <w:t>he first splits should always be c</w:t>
      </w:r>
      <w:r w:rsidR="48846222" w:rsidRPr="00DC5A77">
        <w:t>onservative</w:t>
      </w:r>
      <w:r w:rsidR="692F571F" w:rsidRPr="00DC5A77">
        <w:t>;</w:t>
      </w:r>
      <w:r w:rsidRPr="00DC5A77">
        <w:t xml:space="preserve"> it is better to keep the cells too dense with a 1:1 or 1:2 split compared to diluting them too much. </w:t>
      </w:r>
      <w:r w:rsidR="4D8B0B1B" w:rsidRPr="00DC5A77">
        <w:t xml:space="preserve">Some cell </w:t>
      </w:r>
      <w:r w:rsidR="0BBDD6D3" w:rsidRPr="00DC5A77">
        <w:t xml:space="preserve">death </w:t>
      </w:r>
      <w:r w:rsidR="4D8B0B1B" w:rsidRPr="00DC5A77">
        <w:t xml:space="preserve">is expected following the initial split. </w:t>
      </w:r>
      <w:r w:rsidRPr="00DC5A77">
        <w:t xml:space="preserve">Of note, the cells always look worse </w:t>
      </w:r>
      <w:r w:rsidR="2026DD18" w:rsidRPr="00DC5A77">
        <w:t>(</w:t>
      </w:r>
      <w:r w:rsidR="00093BC3" w:rsidRPr="00DC5A77">
        <w:t>flatter</w:t>
      </w:r>
      <w:r w:rsidR="2026DD18" w:rsidRPr="00DC5A77">
        <w:t xml:space="preserve">) </w:t>
      </w:r>
      <w:r w:rsidRPr="00DC5A77">
        <w:t>the first day after splitting, which is normal</w:t>
      </w:r>
      <w:r w:rsidR="005A5F47" w:rsidRPr="00DC5A77">
        <w:t>.</w:t>
      </w:r>
      <w:r w:rsidRPr="00DC5A77">
        <w:t xml:space="preserve"> </w:t>
      </w:r>
      <w:r w:rsidR="005A5F47" w:rsidRPr="00DC5A77">
        <w:t>B</w:t>
      </w:r>
      <w:r w:rsidRPr="00DC5A77">
        <w:t xml:space="preserve">est judgments on cell shape should be made 2-3 days later. Importantly, the quality of the growth factors and media components is crucial as well. It is important to prepare small amounts of media containing growth factors so that the fully prepared media will only be used for 5-7 days maximum. Do not keep the media at room </w:t>
      </w:r>
      <w:r w:rsidRPr="00DC5A77">
        <w:lastRenderedPageBreak/>
        <w:t>temperature or 37</w:t>
      </w:r>
      <w:r w:rsidR="00A40561" w:rsidRPr="00DC5A77">
        <w:t>°C</w:t>
      </w:r>
      <w:r w:rsidRPr="00DC5A77">
        <w:t xml:space="preserve"> for extended periods of time. Use quickly and refrigerate as soon as the media change is performed.</w:t>
      </w:r>
      <w:r w:rsidR="38A9E63F" w:rsidRPr="00DC5A77">
        <w:t xml:space="preserve"> </w:t>
      </w:r>
      <w:r w:rsidR="20C78DBA" w:rsidRPr="00DC5A77">
        <w:t>In addition, keeping the volume of media low at 1</w:t>
      </w:r>
      <w:r w:rsidR="00C462D1" w:rsidRPr="00DC5A77">
        <w:t xml:space="preserve"> mL</w:t>
      </w:r>
      <w:r w:rsidR="20C78DBA" w:rsidRPr="00DC5A77">
        <w:t xml:space="preserve"> instead of 2</w:t>
      </w:r>
      <w:r w:rsidR="00C462D1" w:rsidRPr="00DC5A77">
        <w:t xml:space="preserve"> mL</w:t>
      </w:r>
      <w:r w:rsidR="20C78DBA" w:rsidRPr="00DC5A77">
        <w:t xml:space="preserve"> can help especially for cell lines that are more resistant to converting. If the cells consume the media rapidly, which can be observed by a change in media color form red to yellow (acidification rate), adjust the volume of the media to </w:t>
      </w:r>
      <w:r w:rsidR="5703F837" w:rsidRPr="00DC5A77">
        <w:t xml:space="preserve">up to </w:t>
      </w:r>
      <w:r w:rsidR="20C78DBA" w:rsidRPr="00DC5A77">
        <w:t>2</w:t>
      </w:r>
      <w:r w:rsidR="00C462D1" w:rsidRPr="00DC5A77">
        <w:t xml:space="preserve"> mL</w:t>
      </w:r>
      <w:r w:rsidR="20C78DBA" w:rsidRPr="00DC5A77">
        <w:t>. Rapid media consumption is a positive sign and often observed at later stages of conversion alongside increased proliferation.</w:t>
      </w:r>
    </w:p>
    <w:p w14:paraId="220C433A" w14:textId="6FE76B5D" w:rsidR="00691E2A" w:rsidRPr="00DC5A77" w:rsidRDefault="00691E2A" w:rsidP="00BB618C"/>
    <w:p w14:paraId="4B7BC4D6" w14:textId="75934804" w:rsidR="00691E2A" w:rsidRPr="00DC5A77" w:rsidRDefault="00691E2A" w:rsidP="00BB618C">
      <w:r w:rsidRPr="00DC5A77">
        <w:t xml:space="preserve">NPCs are also very sensitive to the presence of </w:t>
      </w:r>
      <w:proofErr w:type="spellStart"/>
      <w:r w:rsidRPr="00DC5A77">
        <w:t>accutase</w:t>
      </w:r>
      <w:proofErr w:type="spellEnd"/>
      <w:r w:rsidRPr="00DC5A77">
        <w:t xml:space="preserve"> in the media and it is very important to keep the </w:t>
      </w:r>
      <w:proofErr w:type="spellStart"/>
      <w:r w:rsidRPr="00DC5A77">
        <w:t>accutase</w:t>
      </w:r>
      <w:proofErr w:type="spellEnd"/>
      <w:r w:rsidRPr="00DC5A77">
        <w:t xml:space="preserve"> incubation time short</w:t>
      </w:r>
      <w:r w:rsidR="74771DDF" w:rsidRPr="00DC5A77">
        <w:t>. We recommend an incubation period of</w:t>
      </w:r>
      <w:r w:rsidRPr="00DC5A77">
        <w:t xml:space="preserve"> 2-4 mi</w:t>
      </w:r>
      <w:r w:rsidR="40D4FA47" w:rsidRPr="00DC5A77">
        <w:t>nutes</w:t>
      </w:r>
      <w:r w:rsidRPr="00DC5A77">
        <w:t xml:space="preserve">, check cells frequently under the microscope to see when they </w:t>
      </w:r>
      <w:r w:rsidR="39FE0E37" w:rsidRPr="00DC5A77">
        <w:t>have detached</w:t>
      </w:r>
      <w:r w:rsidR="48C7C9A3" w:rsidRPr="00DC5A77">
        <w:t>. It is essential</w:t>
      </w:r>
      <w:r w:rsidRPr="00DC5A77">
        <w:t xml:space="preserve"> to centrifuge the cells after splitting to remove the enzyme mix from the media. It is also important to keep the passage number in mind as cell lines can change upon extended culturing</w:t>
      </w:r>
      <w:r w:rsidR="6DADF471" w:rsidRPr="00DC5A77">
        <w:t xml:space="preserve"> leading to alteration of expression profiles</w:t>
      </w:r>
      <w:r w:rsidRPr="00DC5A77">
        <w:t xml:space="preserve">. </w:t>
      </w:r>
      <w:r w:rsidR="68D6194F" w:rsidRPr="00DC5A77">
        <w:t xml:space="preserve">Thus, it is important to freeze many cell stocks at early passages. Cells should be frozen in 10% DMSO and 90% NPC media and stored long term in liquid nitrogen. Due to the lack of serum in this media it is critical to ensure a slow freeze using freezing chambers and once frozen </w:t>
      </w:r>
      <w:r w:rsidR="40B76C64" w:rsidRPr="00DC5A77">
        <w:t>overnight</w:t>
      </w:r>
      <w:r w:rsidR="68D6194F" w:rsidRPr="00DC5A77">
        <w:t xml:space="preserve">, immediately transfer to liquid nitrogen. </w:t>
      </w:r>
      <w:bookmarkStart w:id="9" w:name="_Hlk61287469"/>
      <w:r w:rsidR="00EE71DB" w:rsidRPr="00DC5A77">
        <w:t xml:space="preserve">While no clonal selection is performed in this protocol, it is possible that extended culturing and passaging leads to natural selection of an initial cell population with favorable growth and survival rate. Therefore, it is important to keep passage number and handling in mind when performing experiments. </w:t>
      </w:r>
      <w:r w:rsidRPr="00DC5A77">
        <w:t xml:space="preserve">We prefer to use lower passages for experiments, if possible, we do not exceed passaging the cell lines for more than </w:t>
      </w:r>
      <w:r w:rsidR="00F130C2" w:rsidRPr="00DC5A77">
        <w:t>20</w:t>
      </w:r>
      <w:r w:rsidRPr="00DC5A77">
        <w:t xml:space="preserve"> times. Since NPCs grow rapidly, large numbers of stocks can be frozen at lower passages for experiments. </w:t>
      </w:r>
      <w:bookmarkEnd w:id="9"/>
      <w:r w:rsidR="005A5F47" w:rsidRPr="00DC5A77">
        <w:t>C</w:t>
      </w:r>
      <w:r w:rsidRPr="00DC5A77">
        <w:t xml:space="preserve">ell lines </w:t>
      </w:r>
      <w:r w:rsidR="005A5F47" w:rsidRPr="00DC5A77">
        <w:t>with particularly high growth rates are at higher risk of media acidification</w:t>
      </w:r>
      <w:r w:rsidRPr="00DC5A77">
        <w:t xml:space="preserve">. </w:t>
      </w:r>
      <w:r w:rsidR="09BDB653" w:rsidRPr="00DC5A77">
        <w:t>Thus,</w:t>
      </w:r>
      <w:r w:rsidR="26707561" w:rsidRPr="00DC5A77">
        <w:t xml:space="preserve"> as cell lines grow with different speed, the </w:t>
      </w:r>
      <w:proofErr w:type="gramStart"/>
      <w:r w:rsidR="26707561" w:rsidRPr="00DC5A77">
        <w:t>amount</w:t>
      </w:r>
      <w:proofErr w:type="gramEnd"/>
      <w:r w:rsidR="26707561" w:rsidRPr="00DC5A77">
        <w:t xml:space="preserve"> of media might need to be adjusted based on proliferation. </w:t>
      </w:r>
      <w:r w:rsidRPr="00DC5A77">
        <w:t xml:space="preserve">If the cells are continuously left in </w:t>
      </w:r>
      <w:r w:rsidR="7DC44DF9" w:rsidRPr="00DC5A77">
        <w:t>highly</w:t>
      </w:r>
      <w:r w:rsidRPr="00DC5A77">
        <w:t xml:space="preserve"> acidified media, it can </w:t>
      </w:r>
      <w:r w:rsidR="11CE7E68" w:rsidRPr="00DC5A77">
        <w:t xml:space="preserve">influence the health of both control and disease cell lines. This </w:t>
      </w:r>
      <w:r w:rsidRPr="00DC5A77">
        <w:t>cause</w:t>
      </w:r>
      <w:r w:rsidR="03F10520" w:rsidRPr="00DC5A77">
        <w:t>s</w:t>
      </w:r>
      <w:r w:rsidR="7FD7F088" w:rsidRPr="00DC5A77">
        <w:t xml:space="preserve"> even healthy astrocytes</w:t>
      </w:r>
      <w:r w:rsidRPr="00DC5A77">
        <w:t xml:space="preserve"> to become </w:t>
      </w:r>
      <w:r w:rsidR="06641837" w:rsidRPr="00DC5A77">
        <w:t>reactive</w:t>
      </w:r>
      <w:r w:rsidRPr="00DC5A77">
        <w:t>, affecting the</w:t>
      </w:r>
      <w:r w:rsidR="128C0266" w:rsidRPr="00DC5A77">
        <w:t xml:space="preserve">ir use </w:t>
      </w:r>
      <w:r w:rsidRPr="00DC5A77">
        <w:t>in further differentiation and experiments.</w:t>
      </w:r>
    </w:p>
    <w:p w14:paraId="02BCF8A1" w14:textId="02362D23" w:rsidR="28E079DF" w:rsidRPr="00DC5A77" w:rsidRDefault="28E079DF" w:rsidP="00BB618C"/>
    <w:p w14:paraId="0700743E" w14:textId="7C11EBDB" w:rsidR="00691E2A" w:rsidRPr="00DC5A77" w:rsidRDefault="00691E2A" w:rsidP="00BB618C">
      <w:r w:rsidRPr="00DC5A77">
        <w:t xml:space="preserve">For astrocyte differentiation, it is important to keep the cells at low density as high density will prevent the cells from differentiating and they will keep proliferating at higher rates. </w:t>
      </w:r>
      <w:r w:rsidR="068CD1C6" w:rsidRPr="00DC5A77">
        <w:t>Thus, seeding</w:t>
      </w:r>
      <w:r w:rsidR="23D73DDF" w:rsidRPr="00DC5A77">
        <w:t xml:space="preserve"> density needs to be adjusted</w:t>
      </w:r>
      <w:r w:rsidR="068CD1C6" w:rsidRPr="00DC5A77">
        <w:t xml:space="preserve"> for each cell line dependent on their proliferation rate. </w:t>
      </w:r>
      <w:r w:rsidRPr="00DC5A77">
        <w:t xml:space="preserve">We recommend trying different seeding densities and perform </w:t>
      </w:r>
      <w:proofErr w:type="spellStart"/>
      <w:r w:rsidRPr="00DC5A77">
        <w:t>stainings</w:t>
      </w:r>
      <w:proofErr w:type="spellEnd"/>
      <w:r w:rsidRPr="00DC5A77">
        <w:t xml:space="preserve">/RT-PCR with astrocyte markers to ensure proper differentiation. </w:t>
      </w:r>
      <w:r w:rsidR="75C9FC0D" w:rsidRPr="00DC5A77">
        <w:t xml:space="preserve">IAs quality can be assessed alongside healthy controls using co-culture assays with neurons. Provided disease pathology does not lead to a reactive phenotype, neurons should remain viable in contact with </w:t>
      </w:r>
      <w:proofErr w:type="spellStart"/>
      <w:r w:rsidR="75C9FC0D" w:rsidRPr="00DC5A77">
        <w:t>iAs</w:t>
      </w:r>
      <w:proofErr w:type="spellEnd"/>
      <w:r w:rsidR="75C9FC0D" w:rsidRPr="00DC5A77">
        <w:t xml:space="preserve"> for </w:t>
      </w:r>
      <w:r w:rsidR="0329B078" w:rsidRPr="00DC5A77">
        <w:t>several days</w:t>
      </w:r>
      <w:r w:rsidR="75C9FC0D" w:rsidRPr="00DC5A77">
        <w:t>.</w:t>
      </w:r>
      <w:r w:rsidR="400F3361" w:rsidRPr="00DC5A77">
        <w:t xml:space="preserve"> Astrocyte morphology can vary greatly between individual cell lines and can be impacted by the disease phenotype as well. Moreover, in diseases where astrocytes are heavily impacted, they might show a reactive phenotype with </w:t>
      </w:r>
      <w:r w:rsidR="59696A6A" w:rsidRPr="00DC5A77">
        <w:t>large, elongated</w:t>
      </w:r>
      <w:r w:rsidR="400F3361" w:rsidRPr="00DC5A77">
        <w:t xml:space="preserve"> extensions. </w:t>
      </w:r>
    </w:p>
    <w:p w14:paraId="0BEB38EC" w14:textId="77777777" w:rsidR="006E4797" w:rsidRPr="00DC5A77" w:rsidRDefault="006E4797" w:rsidP="00BB618C"/>
    <w:p w14:paraId="59F37CC4" w14:textId="0A313607" w:rsidR="006E4797" w:rsidRPr="00DC5A77" w:rsidRDefault="00551D82" w:rsidP="00BB618C">
      <w:pPr>
        <w:pBdr>
          <w:top w:val="nil"/>
          <w:left w:val="nil"/>
          <w:bottom w:val="nil"/>
          <w:right w:val="nil"/>
          <w:between w:val="nil"/>
        </w:pBdr>
      </w:pPr>
      <w:r w:rsidRPr="00DC5A77">
        <w:rPr>
          <w:b/>
        </w:rPr>
        <w:t xml:space="preserve">ACKNOWLEDGMENTS: </w:t>
      </w:r>
    </w:p>
    <w:p w14:paraId="25B2FBBD" w14:textId="748156A5" w:rsidR="006E4797" w:rsidRPr="00DC5A77" w:rsidRDefault="00E6108A" w:rsidP="00BB618C">
      <w:r w:rsidRPr="00DC5A77">
        <w:t xml:space="preserve">We thank all patients and healthy volunteers for donating critical samples to research studies. Moreover, we thank Rochelle Rodrigo for continuous expert technical assistance in tissue culture and Laura </w:t>
      </w:r>
      <w:proofErr w:type="spellStart"/>
      <w:r w:rsidRPr="00DC5A77">
        <w:t>Ferraiuolo</w:t>
      </w:r>
      <w:proofErr w:type="spellEnd"/>
      <w:r w:rsidRPr="00DC5A77">
        <w:t xml:space="preserve"> for independently </w:t>
      </w:r>
      <w:r w:rsidR="00D631A9" w:rsidRPr="00DC5A77">
        <w:t>confirming</w:t>
      </w:r>
      <w:r w:rsidRPr="00DC5A77">
        <w:t xml:space="preserve"> the technique in her lab </w:t>
      </w:r>
      <w:r w:rsidR="00D631A9" w:rsidRPr="00DC5A77">
        <w:t>as a collaborator</w:t>
      </w:r>
      <w:r w:rsidRPr="00DC5A77">
        <w:t>. This work received funding from</w:t>
      </w:r>
      <w:r w:rsidR="00281CF1" w:rsidRPr="00DC5A77">
        <w:t xml:space="preserve"> US National Institutes of Health Grants R01 NS644912-4 and RC2</w:t>
      </w:r>
      <w:r w:rsidRPr="00DC5A77">
        <w:t xml:space="preserve"> </w:t>
      </w:r>
      <w:r w:rsidR="00281CF1" w:rsidRPr="00DC5A77">
        <w:t>NS69476-01 (to A.L.S.)</w:t>
      </w:r>
      <w:r w:rsidRPr="00DC5A77">
        <w:t xml:space="preserve"> </w:t>
      </w:r>
      <w:r w:rsidR="00281CF1" w:rsidRPr="00DC5A77">
        <w:t>and Packard Center for ALS Research Grant P2ALS</w:t>
      </w:r>
      <w:r w:rsidRPr="00DC5A77">
        <w:t xml:space="preserve"> </w:t>
      </w:r>
      <w:r w:rsidR="00281CF1" w:rsidRPr="00DC5A77">
        <w:t xml:space="preserve">and the Helping Link </w:t>
      </w:r>
      <w:r w:rsidR="00281CF1" w:rsidRPr="00DC5A77">
        <w:lastRenderedPageBreak/>
        <w:t xml:space="preserve">Foundation. K.M. </w:t>
      </w:r>
      <w:r w:rsidRPr="00DC5A77">
        <w:t>also received funding from the Swiss National Science Foundation as well as the Young Investigator Development Award from the Muscular Dystroph</w:t>
      </w:r>
      <w:r w:rsidR="00D631A9" w:rsidRPr="00DC5A77">
        <w:t>y</w:t>
      </w:r>
      <w:r w:rsidRPr="00DC5A77">
        <w:t xml:space="preserve"> Association, The Rett Syndrome Research </w:t>
      </w:r>
      <w:proofErr w:type="gramStart"/>
      <w:r w:rsidRPr="00DC5A77">
        <w:t>Trust</w:t>
      </w:r>
      <w:proofErr w:type="gramEnd"/>
      <w:r w:rsidR="00D631A9" w:rsidRPr="00DC5A77">
        <w:t xml:space="preserve"> and the</w:t>
      </w:r>
      <w:r w:rsidRPr="00DC5A77">
        <w:t xml:space="preserve"> Families of SCN2A</w:t>
      </w:r>
      <w:r w:rsidR="00D631A9" w:rsidRPr="00DC5A77">
        <w:t xml:space="preserve"> foundations</w:t>
      </w:r>
      <w:r w:rsidRPr="00DC5A77">
        <w:t>.</w:t>
      </w:r>
    </w:p>
    <w:p w14:paraId="1CC20B77" w14:textId="77777777" w:rsidR="00E6108A" w:rsidRPr="00DC5A77" w:rsidRDefault="00E6108A" w:rsidP="00BB618C">
      <w:pPr>
        <w:widowControl/>
        <w:autoSpaceDE w:val="0"/>
        <w:autoSpaceDN w:val="0"/>
        <w:adjustRightInd w:val="0"/>
        <w:jc w:val="left"/>
      </w:pPr>
    </w:p>
    <w:p w14:paraId="5E703EBA" w14:textId="63DAC785" w:rsidR="006E4797" w:rsidRPr="00DC5A77" w:rsidRDefault="00551D82" w:rsidP="00BB618C">
      <w:pPr>
        <w:pBdr>
          <w:top w:val="nil"/>
          <w:left w:val="nil"/>
          <w:bottom w:val="nil"/>
          <w:right w:val="nil"/>
          <w:between w:val="nil"/>
        </w:pBdr>
      </w:pPr>
      <w:r w:rsidRPr="00DC5A77">
        <w:rPr>
          <w:b/>
        </w:rPr>
        <w:t xml:space="preserve">DISCLOSURES: </w:t>
      </w:r>
    </w:p>
    <w:p w14:paraId="132340D6" w14:textId="55513460" w:rsidR="006E4797" w:rsidRPr="00DC5A77" w:rsidRDefault="00E6108A" w:rsidP="00BB618C">
      <w:r w:rsidRPr="00DC5A77">
        <w:t>The authors have nothing to disclose</w:t>
      </w:r>
      <w:r w:rsidR="00101F60">
        <w:t>.</w:t>
      </w:r>
    </w:p>
    <w:p w14:paraId="220EFCF5" w14:textId="77777777" w:rsidR="003E0295" w:rsidRPr="00DC5A77" w:rsidRDefault="003E0295" w:rsidP="00BB618C"/>
    <w:p w14:paraId="7B076652" w14:textId="34AF25C7" w:rsidR="00C730A4" w:rsidRPr="00DC5A77" w:rsidRDefault="00551D82" w:rsidP="00BB618C">
      <w:pPr>
        <w:pBdr>
          <w:top w:val="nil"/>
          <w:left w:val="nil"/>
          <w:bottom w:val="nil"/>
          <w:right w:val="nil"/>
          <w:between w:val="nil"/>
        </w:pBdr>
      </w:pPr>
      <w:bookmarkStart w:id="10" w:name="gjdgxs" w:colFirst="0" w:colLast="0"/>
      <w:bookmarkStart w:id="11" w:name="30j0zll" w:colFirst="0" w:colLast="0"/>
      <w:bookmarkStart w:id="12" w:name="1fob9te" w:colFirst="0" w:colLast="0"/>
      <w:bookmarkStart w:id="13" w:name="kix.dnstqay1kwjl" w:colFirst="0" w:colLast="0"/>
      <w:bookmarkStart w:id="14" w:name="3znysh7" w:colFirst="0" w:colLast="0"/>
      <w:bookmarkStart w:id="15" w:name="2et92p0" w:colFirst="0" w:colLast="0"/>
      <w:bookmarkStart w:id="16" w:name="tyjcwt" w:colFirst="0" w:colLast="0"/>
      <w:bookmarkStart w:id="17" w:name="3dy6vkm" w:colFirst="0" w:colLast="0"/>
      <w:bookmarkStart w:id="18" w:name="1t3h5sf" w:colFirst="0" w:colLast="0"/>
      <w:bookmarkStart w:id="19" w:name="4d34og8" w:colFirst="0" w:colLast="0"/>
      <w:bookmarkStart w:id="20" w:name="2s8eyo1" w:colFirst="0" w:colLast="0"/>
      <w:bookmarkStart w:id="21" w:name="17dp8vu" w:colFirst="0" w:colLast="0"/>
      <w:bookmarkStart w:id="22" w:name="3rdcrjn" w:colFirst="0" w:colLast="0"/>
      <w:bookmarkEnd w:id="10"/>
      <w:bookmarkEnd w:id="11"/>
      <w:bookmarkEnd w:id="12"/>
      <w:bookmarkEnd w:id="13"/>
      <w:bookmarkEnd w:id="14"/>
      <w:bookmarkEnd w:id="15"/>
      <w:bookmarkEnd w:id="16"/>
      <w:bookmarkEnd w:id="17"/>
      <w:bookmarkEnd w:id="18"/>
      <w:bookmarkEnd w:id="19"/>
      <w:bookmarkEnd w:id="20"/>
      <w:bookmarkEnd w:id="21"/>
      <w:bookmarkEnd w:id="22"/>
      <w:r w:rsidRPr="00DC5A77">
        <w:rPr>
          <w:b/>
        </w:rPr>
        <w:t>REFERENCES:</w:t>
      </w:r>
      <w:r w:rsidRPr="00DC5A77">
        <w:t xml:space="preserve"> </w:t>
      </w:r>
    </w:p>
    <w:p w14:paraId="40A43364" w14:textId="20DF5EA6" w:rsidR="003737F5" w:rsidRPr="00DC5A77" w:rsidRDefault="00C730A4" w:rsidP="00BB618C">
      <w:pPr>
        <w:pStyle w:val="EndNoteBibliography"/>
      </w:pPr>
      <w:r w:rsidRPr="00DC5A77">
        <w:rPr>
          <w:shd w:val="clear" w:color="auto" w:fill="E6E6E6"/>
        </w:rPr>
        <w:fldChar w:fldCharType="begin"/>
      </w:r>
      <w:r w:rsidRPr="00DC5A77">
        <w:instrText xml:space="preserve"> ADDIN EN.REFLIST </w:instrText>
      </w:r>
      <w:r w:rsidRPr="00DC5A77">
        <w:rPr>
          <w:shd w:val="clear" w:color="auto" w:fill="E6E6E6"/>
        </w:rPr>
        <w:fldChar w:fldCharType="separate"/>
      </w:r>
      <w:r w:rsidR="003737F5" w:rsidRPr="00DC5A77">
        <w:t>1</w:t>
      </w:r>
      <w:r w:rsidR="003737F5" w:rsidRPr="00DC5A77">
        <w:tab/>
        <w:t>Leenaars, C. H. C.</w:t>
      </w:r>
      <w:r w:rsidR="003737F5" w:rsidRPr="00DC5A77">
        <w:rPr>
          <w:i/>
        </w:rPr>
        <w:t xml:space="preserve"> </w:t>
      </w:r>
      <w:r w:rsidR="00BE1F1F" w:rsidRPr="00BE1F1F">
        <w:t>et al.</w:t>
      </w:r>
      <w:r w:rsidR="003737F5" w:rsidRPr="00DC5A77">
        <w:t xml:space="preserve"> Animal to human translation: a systematic scoping review of reported concordance rates. </w:t>
      </w:r>
      <w:r w:rsidR="00101F60">
        <w:rPr>
          <w:i/>
        </w:rPr>
        <w:t>Journal of Translational Medicine</w:t>
      </w:r>
      <w:r w:rsidR="003737F5" w:rsidRPr="00DC5A77">
        <w:rPr>
          <w:i/>
        </w:rPr>
        <w:t>.</w:t>
      </w:r>
      <w:r w:rsidR="003737F5" w:rsidRPr="00DC5A77">
        <w:t xml:space="preserve"> </w:t>
      </w:r>
      <w:r w:rsidR="003737F5" w:rsidRPr="00DC5A77">
        <w:rPr>
          <w:b/>
        </w:rPr>
        <w:t>17</w:t>
      </w:r>
      <w:r w:rsidR="003737F5" w:rsidRPr="00DC5A77">
        <w:t xml:space="preserve"> (1), 223</w:t>
      </w:r>
      <w:r w:rsidR="00BE1F1F">
        <w:t xml:space="preserve"> (</w:t>
      </w:r>
      <w:r w:rsidR="003737F5" w:rsidRPr="00DC5A77">
        <w:t>2019).</w:t>
      </w:r>
    </w:p>
    <w:p w14:paraId="3D9B6399" w14:textId="26C94440" w:rsidR="003737F5" w:rsidRPr="00DC5A77" w:rsidRDefault="003737F5" w:rsidP="00BB618C">
      <w:pPr>
        <w:pStyle w:val="EndNoteBibliography"/>
      </w:pPr>
      <w:r w:rsidRPr="00DC5A77">
        <w:t>2</w:t>
      </w:r>
      <w:r w:rsidRPr="00DC5A77">
        <w:tab/>
        <w:t>Rhrissorrakrai, K.</w:t>
      </w:r>
      <w:r w:rsidRPr="00DC5A77">
        <w:rPr>
          <w:i/>
        </w:rPr>
        <w:t xml:space="preserve"> </w:t>
      </w:r>
      <w:r w:rsidR="00BE1F1F" w:rsidRPr="00BE1F1F">
        <w:t>et al.</w:t>
      </w:r>
      <w:r w:rsidRPr="00DC5A77">
        <w:t xml:space="preserve"> Understanding the limits of animal models as predictors of human biology: lessons learned from the sbv IMPROVER Species Translation Challenge. </w:t>
      </w:r>
      <w:r w:rsidRPr="00DC5A77">
        <w:rPr>
          <w:i/>
        </w:rPr>
        <w:t>Bioinformatics.</w:t>
      </w:r>
      <w:r w:rsidRPr="00DC5A77">
        <w:t xml:space="preserve"> </w:t>
      </w:r>
      <w:r w:rsidRPr="00DC5A77">
        <w:rPr>
          <w:b/>
        </w:rPr>
        <w:t>31</w:t>
      </w:r>
      <w:r w:rsidRPr="00DC5A77">
        <w:t xml:space="preserve"> (4), 471-483</w:t>
      </w:r>
      <w:r w:rsidR="00BE1F1F">
        <w:t xml:space="preserve"> (</w:t>
      </w:r>
      <w:r w:rsidRPr="00DC5A77">
        <w:t>2015).</w:t>
      </w:r>
    </w:p>
    <w:p w14:paraId="3C421573" w14:textId="032EB232" w:rsidR="003737F5" w:rsidRPr="00DC5A77" w:rsidRDefault="003737F5" w:rsidP="00BB618C">
      <w:pPr>
        <w:pStyle w:val="EndNoteBibliography"/>
      </w:pPr>
      <w:r w:rsidRPr="00DC5A77">
        <w:t>3</w:t>
      </w:r>
      <w:r w:rsidRPr="00DC5A77">
        <w:tab/>
        <w:t xml:space="preserve">Hartung, T. Thoughts on limitations of animal models. </w:t>
      </w:r>
      <w:r w:rsidR="00101F60">
        <w:rPr>
          <w:i/>
        </w:rPr>
        <w:t>Parkinsonism &amp; Related Disorders</w:t>
      </w:r>
      <w:r w:rsidRPr="00DC5A77">
        <w:rPr>
          <w:i/>
        </w:rPr>
        <w:t>.</w:t>
      </w:r>
      <w:r w:rsidRPr="00DC5A77">
        <w:t xml:space="preserve"> </w:t>
      </w:r>
      <w:r w:rsidRPr="00DC5A77">
        <w:rPr>
          <w:b/>
        </w:rPr>
        <w:t>14 Suppl 2</w:t>
      </w:r>
      <w:r w:rsidRPr="00DC5A77">
        <w:t xml:space="preserve"> S81-83</w:t>
      </w:r>
      <w:r w:rsidR="00BE1F1F">
        <w:t xml:space="preserve"> (</w:t>
      </w:r>
      <w:r w:rsidRPr="00DC5A77">
        <w:t>2008).</w:t>
      </w:r>
    </w:p>
    <w:p w14:paraId="5FA6CBAF" w14:textId="2EDC7FCC" w:rsidR="003737F5" w:rsidRPr="00DC5A77" w:rsidRDefault="003737F5" w:rsidP="00BB618C">
      <w:pPr>
        <w:pStyle w:val="EndNoteBibliography"/>
      </w:pPr>
      <w:r w:rsidRPr="00DC5A77">
        <w:t>4</w:t>
      </w:r>
      <w:r w:rsidRPr="00DC5A77">
        <w:tab/>
        <w:t>Ladewig, J., Koch, P.</w:t>
      </w:r>
      <w:r w:rsidR="00101F60">
        <w:t xml:space="preserve">, </w:t>
      </w:r>
      <w:r w:rsidRPr="00DC5A77">
        <w:t xml:space="preserve">Brustle, O. Leveling Waddington: the emergence of direct programming and the loss of cell fate hierarchies. </w:t>
      </w:r>
      <w:r w:rsidR="00101F60">
        <w:rPr>
          <w:i/>
        </w:rPr>
        <w:t>Nature Reviews Molecular Cell Biology</w:t>
      </w:r>
      <w:r w:rsidRPr="00DC5A77">
        <w:rPr>
          <w:i/>
        </w:rPr>
        <w:t>.</w:t>
      </w:r>
      <w:r w:rsidRPr="00DC5A77">
        <w:t xml:space="preserve"> </w:t>
      </w:r>
      <w:r w:rsidRPr="00DC5A77">
        <w:rPr>
          <w:b/>
        </w:rPr>
        <w:t>14</w:t>
      </w:r>
      <w:r w:rsidRPr="00DC5A77">
        <w:t xml:space="preserve"> (4), 225-236</w:t>
      </w:r>
      <w:r w:rsidR="00BE1F1F">
        <w:t xml:space="preserve"> (</w:t>
      </w:r>
      <w:r w:rsidRPr="00DC5A77">
        <w:t>2013).</w:t>
      </w:r>
    </w:p>
    <w:p w14:paraId="7AEF50E2" w14:textId="0CA07404" w:rsidR="003737F5" w:rsidRPr="00DC5A77" w:rsidRDefault="003737F5" w:rsidP="00BB618C">
      <w:pPr>
        <w:pStyle w:val="EndNoteBibliography"/>
      </w:pPr>
      <w:r w:rsidRPr="00DC5A77">
        <w:t>5</w:t>
      </w:r>
      <w:r w:rsidRPr="00DC5A77">
        <w:tab/>
        <w:t>Takahashi, K.</w:t>
      </w:r>
      <w:r w:rsidR="00101F60">
        <w:t xml:space="preserve">, </w:t>
      </w:r>
      <w:r w:rsidRPr="00DC5A77">
        <w:t xml:space="preserve">Yamanaka, S. Induction of pluripotent stem cells from mouse embryonic and adult fibroblast cultures by defined factors. </w:t>
      </w:r>
      <w:r w:rsidRPr="00DC5A77">
        <w:rPr>
          <w:i/>
        </w:rPr>
        <w:t>Cell.</w:t>
      </w:r>
      <w:r w:rsidRPr="00DC5A77">
        <w:t xml:space="preserve"> </w:t>
      </w:r>
      <w:r w:rsidRPr="00DC5A77">
        <w:rPr>
          <w:b/>
        </w:rPr>
        <w:t>126</w:t>
      </w:r>
      <w:r w:rsidRPr="00DC5A77">
        <w:t xml:space="preserve"> (4), 663-676</w:t>
      </w:r>
      <w:r w:rsidR="00BE1F1F">
        <w:t xml:space="preserve"> (</w:t>
      </w:r>
      <w:r w:rsidRPr="00DC5A77">
        <w:t>2006).</w:t>
      </w:r>
    </w:p>
    <w:p w14:paraId="50432389" w14:textId="135D7C3D" w:rsidR="003737F5" w:rsidRPr="00DC5A77" w:rsidRDefault="003737F5" w:rsidP="00BB618C">
      <w:pPr>
        <w:pStyle w:val="EndNoteBibliography"/>
      </w:pPr>
      <w:r w:rsidRPr="00DC5A77">
        <w:t>6</w:t>
      </w:r>
      <w:r w:rsidRPr="00DC5A77">
        <w:tab/>
        <w:t>Hamada, M., Malureanu, L. A., Wijshake, T., Zhou, W.</w:t>
      </w:r>
      <w:r w:rsidR="00101F60">
        <w:t xml:space="preserve">, </w:t>
      </w:r>
      <w:r w:rsidRPr="00DC5A77">
        <w:t xml:space="preserve">van Deursen, J. M. Reprogramming to pluripotency can conceal somatic cell chromosomal instability. </w:t>
      </w:r>
      <w:r w:rsidRPr="00DC5A77">
        <w:rPr>
          <w:i/>
        </w:rPr>
        <w:t>PLoS Genet</w:t>
      </w:r>
      <w:r w:rsidR="00101F60">
        <w:rPr>
          <w:i/>
        </w:rPr>
        <w:t>ics</w:t>
      </w:r>
      <w:r w:rsidRPr="00DC5A77">
        <w:rPr>
          <w:i/>
        </w:rPr>
        <w:t>.</w:t>
      </w:r>
      <w:r w:rsidRPr="00DC5A77">
        <w:t xml:space="preserve"> </w:t>
      </w:r>
      <w:r w:rsidRPr="00DC5A77">
        <w:rPr>
          <w:b/>
        </w:rPr>
        <w:t>8</w:t>
      </w:r>
      <w:r w:rsidRPr="00DC5A77">
        <w:t xml:space="preserve"> (8), e1002913</w:t>
      </w:r>
      <w:r w:rsidR="00BE1F1F">
        <w:t xml:space="preserve"> (</w:t>
      </w:r>
      <w:r w:rsidRPr="00DC5A77">
        <w:t>2012).</w:t>
      </w:r>
    </w:p>
    <w:p w14:paraId="2C47E299" w14:textId="7909D7F8" w:rsidR="003737F5" w:rsidRPr="00DC5A77" w:rsidRDefault="003737F5" w:rsidP="00BB618C">
      <w:pPr>
        <w:pStyle w:val="EndNoteBibliography"/>
      </w:pPr>
      <w:r w:rsidRPr="00DC5A77">
        <w:t>7</w:t>
      </w:r>
      <w:r w:rsidRPr="00DC5A77">
        <w:tab/>
        <w:t>Stricker, S. H.</w:t>
      </w:r>
      <w:r w:rsidR="00101F60">
        <w:t xml:space="preserve">, </w:t>
      </w:r>
      <w:r w:rsidRPr="00DC5A77">
        <w:t xml:space="preserve">Gotz, M. Epigenetic regulation of neural lineage elaboration: Implications for therapeutic reprogramming. </w:t>
      </w:r>
      <w:r w:rsidR="00101F60">
        <w:rPr>
          <w:i/>
        </w:rPr>
        <w:t>Neurobiology of Disease</w:t>
      </w:r>
      <w:r w:rsidRPr="00DC5A77">
        <w:rPr>
          <w:i/>
        </w:rPr>
        <w:t>.</w:t>
      </w:r>
      <w:r w:rsidRPr="00DC5A77">
        <w:t xml:space="preserve"> </w:t>
      </w:r>
      <w:r w:rsidRPr="00DC5A77">
        <w:rPr>
          <w:b/>
        </w:rPr>
        <w:t>148</w:t>
      </w:r>
      <w:r w:rsidRPr="00DC5A77">
        <w:t xml:space="preserve"> 105174</w:t>
      </w:r>
      <w:r w:rsidR="00BE1F1F">
        <w:t xml:space="preserve"> (</w:t>
      </w:r>
      <w:r w:rsidRPr="00DC5A77">
        <w:t>2020).</w:t>
      </w:r>
    </w:p>
    <w:p w14:paraId="32E595CC" w14:textId="4D6F7DEB" w:rsidR="003737F5" w:rsidRPr="00DC5A77" w:rsidRDefault="003737F5" w:rsidP="00BB618C">
      <w:pPr>
        <w:pStyle w:val="EndNoteBibliography"/>
      </w:pPr>
      <w:r w:rsidRPr="00DC5A77">
        <w:t>8</w:t>
      </w:r>
      <w:r w:rsidRPr="00DC5A77">
        <w:tab/>
        <w:t>Tang, Y., Liu, M. L., Zang, T.</w:t>
      </w:r>
      <w:r w:rsidR="00101F60">
        <w:t xml:space="preserve">, </w:t>
      </w:r>
      <w:r w:rsidRPr="00DC5A77">
        <w:t xml:space="preserve">Zhang, C. L. Direct Reprogramming Rather than iPSC-Based Reprogramming Maintains Aging Hallmarks in Human Motor Neurons. </w:t>
      </w:r>
      <w:r w:rsidR="00101F60">
        <w:rPr>
          <w:i/>
        </w:rPr>
        <w:t>Frontiers in Molecular Neuroscience</w:t>
      </w:r>
      <w:r w:rsidRPr="00DC5A77">
        <w:rPr>
          <w:i/>
        </w:rPr>
        <w:t>.</w:t>
      </w:r>
      <w:r w:rsidRPr="00DC5A77">
        <w:t xml:space="preserve"> </w:t>
      </w:r>
      <w:r w:rsidRPr="00DC5A77">
        <w:rPr>
          <w:b/>
        </w:rPr>
        <w:t>10</w:t>
      </w:r>
      <w:r w:rsidRPr="00DC5A77">
        <w:t xml:space="preserve"> 359</w:t>
      </w:r>
      <w:r w:rsidR="00BE1F1F">
        <w:t xml:space="preserve"> (</w:t>
      </w:r>
      <w:r w:rsidRPr="00DC5A77">
        <w:t>2017).</w:t>
      </w:r>
    </w:p>
    <w:p w14:paraId="0AD186D3" w14:textId="08341D85" w:rsidR="003737F5" w:rsidRPr="00DC5A77" w:rsidRDefault="003737F5" w:rsidP="00BB618C">
      <w:pPr>
        <w:pStyle w:val="EndNoteBibliography"/>
      </w:pPr>
      <w:r w:rsidRPr="00DC5A77">
        <w:t>9</w:t>
      </w:r>
      <w:r w:rsidRPr="00DC5A77">
        <w:tab/>
        <w:t>Kelaini, S., Cochrane, A.</w:t>
      </w:r>
      <w:r w:rsidR="00101F60">
        <w:t xml:space="preserve">, </w:t>
      </w:r>
      <w:r w:rsidRPr="00DC5A77">
        <w:t xml:space="preserve">Margariti, A. Direct reprogramming of adult cells: avoiding the pluripotent state. </w:t>
      </w:r>
      <w:r w:rsidRPr="00DC5A77">
        <w:rPr>
          <w:i/>
        </w:rPr>
        <w:t>Stem Cells Cloning.</w:t>
      </w:r>
      <w:r w:rsidRPr="00DC5A77">
        <w:t xml:space="preserve"> </w:t>
      </w:r>
      <w:r w:rsidRPr="00DC5A77">
        <w:rPr>
          <w:b/>
        </w:rPr>
        <w:t>7</w:t>
      </w:r>
      <w:r w:rsidRPr="00DC5A77">
        <w:t xml:space="preserve"> 19-29</w:t>
      </w:r>
      <w:r w:rsidR="00BE1F1F">
        <w:t xml:space="preserve"> (</w:t>
      </w:r>
      <w:r w:rsidRPr="00DC5A77">
        <w:t>2014).</w:t>
      </w:r>
    </w:p>
    <w:p w14:paraId="0ACC66A7" w14:textId="37542124" w:rsidR="003737F5" w:rsidRPr="00DC5A77" w:rsidRDefault="003737F5" w:rsidP="00BB618C">
      <w:pPr>
        <w:pStyle w:val="EndNoteBibliography"/>
      </w:pPr>
      <w:r w:rsidRPr="00DC5A77">
        <w:t>10</w:t>
      </w:r>
      <w:r w:rsidRPr="00DC5A77">
        <w:tab/>
        <w:t>Kim, E.</w:t>
      </w:r>
      <w:r w:rsidR="00101F60">
        <w:t xml:space="preserve">, </w:t>
      </w:r>
      <w:r w:rsidRPr="00DC5A77">
        <w:t xml:space="preserve">Tae, G. Direct reprogramming and biomaterials for controlling cell fate. </w:t>
      </w:r>
      <w:r w:rsidR="00101F60">
        <w:rPr>
          <w:i/>
        </w:rPr>
        <w:t>Biomaterials Research</w:t>
      </w:r>
      <w:r w:rsidRPr="00DC5A77">
        <w:rPr>
          <w:i/>
        </w:rPr>
        <w:t>.</w:t>
      </w:r>
      <w:r w:rsidRPr="00DC5A77">
        <w:t xml:space="preserve"> </w:t>
      </w:r>
      <w:r w:rsidRPr="00DC5A77">
        <w:rPr>
          <w:b/>
        </w:rPr>
        <w:t>20</w:t>
      </w:r>
      <w:r w:rsidRPr="00DC5A77">
        <w:t xml:space="preserve"> 39</w:t>
      </w:r>
      <w:r w:rsidR="00BE1F1F">
        <w:t xml:space="preserve"> (</w:t>
      </w:r>
      <w:r w:rsidRPr="00DC5A77">
        <w:t>2016).</w:t>
      </w:r>
    </w:p>
    <w:p w14:paraId="0F82EA37" w14:textId="3E9533A4" w:rsidR="003737F5" w:rsidRPr="00DC5A77" w:rsidRDefault="003737F5" w:rsidP="00BB618C">
      <w:pPr>
        <w:pStyle w:val="EndNoteBibliography"/>
      </w:pPr>
      <w:r w:rsidRPr="00DC5A77">
        <w:t>11</w:t>
      </w:r>
      <w:r w:rsidRPr="00DC5A77">
        <w:tab/>
        <w:t>Kim, J.</w:t>
      </w:r>
      <w:r w:rsidRPr="00DC5A77">
        <w:rPr>
          <w:i/>
        </w:rPr>
        <w:t xml:space="preserve"> </w:t>
      </w:r>
      <w:r w:rsidR="00BE1F1F" w:rsidRPr="00BE1F1F">
        <w:t>et al.</w:t>
      </w:r>
      <w:r w:rsidRPr="00DC5A77">
        <w:t xml:space="preserve"> Direct reprogramming of mouse fibroblasts to neural progenitors. </w:t>
      </w:r>
      <w:r w:rsidR="00101F60">
        <w:rPr>
          <w:i/>
        </w:rPr>
        <w:t>Proceedings of the National Academy of Sciences of the United States of America</w:t>
      </w:r>
      <w:r w:rsidRPr="00DC5A77">
        <w:rPr>
          <w:i/>
        </w:rPr>
        <w:t>.</w:t>
      </w:r>
      <w:r w:rsidRPr="00DC5A77">
        <w:t xml:space="preserve"> </w:t>
      </w:r>
      <w:r w:rsidRPr="00DC5A77">
        <w:rPr>
          <w:b/>
        </w:rPr>
        <w:t>108</w:t>
      </w:r>
      <w:r w:rsidRPr="00DC5A77">
        <w:t xml:space="preserve"> (19), 7838-7843</w:t>
      </w:r>
      <w:r w:rsidR="00BE1F1F">
        <w:t xml:space="preserve"> (</w:t>
      </w:r>
      <w:r w:rsidRPr="00DC5A77">
        <w:t>2011).</w:t>
      </w:r>
    </w:p>
    <w:p w14:paraId="17F794A9" w14:textId="7347FC1B" w:rsidR="003737F5" w:rsidRPr="00DC5A77" w:rsidRDefault="003737F5" w:rsidP="00BB618C">
      <w:pPr>
        <w:pStyle w:val="EndNoteBibliography"/>
      </w:pPr>
      <w:r w:rsidRPr="00DC5A77">
        <w:t>12</w:t>
      </w:r>
      <w:r w:rsidRPr="00DC5A77">
        <w:tab/>
        <w:t>Tian, C.</w:t>
      </w:r>
      <w:r w:rsidRPr="00DC5A77">
        <w:rPr>
          <w:i/>
        </w:rPr>
        <w:t xml:space="preserve"> </w:t>
      </w:r>
      <w:r w:rsidR="00BE1F1F" w:rsidRPr="00BE1F1F">
        <w:t>et al.</w:t>
      </w:r>
      <w:r w:rsidRPr="00DC5A77">
        <w:t xml:space="preserve"> Direct conversion of dermal fibroblasts into neural progenitor cells by a novel cocktail of defined factors. </w:t>
      </w:r>
      <w:r w:rsidR="00101F60">
        <w:rPr>
          <w:i/>
        </w:rPr>
        <w:t>Current Molecular Medicine</w:t>
      </w:r>
      <w:r w:rsidRPr="00DC5A77">
        <w:rPr>
          <w:i/>
        </w:rPr>
        <w:t>.</w:t>
      </w:r>
      <w:r w:rsidRPr="00DC5A77">
        <w:t xml:space="preserve"> </w:t>
      </w:r>
      <w:r w:rsidRPr="00DC5A77">
        <w:rPr>
          <w:b/>
        </w:rPr>
        <w:t>12</w:t>
      </w:r>
      <w:r w:rsidRPr="00DC5A77">
        <w:t xml:space="preserve"> (2), 126-137</w:t>
      </w:r>
      <w:r w:rsidR="00BE1F1F">
        <w:t xml:space="preserve"> (</w:t>
      </w:r>
      <w:r w:rsidRPr="00DC5A77">
        <w:t>2012).</w:t>
      </w:r>
    </w:p>
    <w:p w14:paraId="5998ED56" w14:textId="645D65F5" w:rsidR="003737F5" w:rsidRPr="00DC5A77" w:rsidRDefault="003737F5" w:rsidP="00BB618C">
      <w:pPr>
        <w:pStyle w:val="EndNoteBibliography"/>
      </w:pPr>
      <w:r w:rsidRPr="00DC5A77">
        <w:t>13</w:t>
      </w:r>
      <w:r w:rsidRPr="00DC5A77">
        <w:tab/>
        <w:t>Mertens, J., Marchetto, M. C., Bardy, C.</w:t>
      </w:r>
      <w:r w:rsidR="00101F60">
        <w:t xml:space="preserve">, </w:t>
      </w:r>
      <w:r w:rsidRPr="00DC5A77">
        <w:t xml:space="preserve">Gage, F. H. Evaluating cell reprogramming, differentiation and conversion technologies in neuroscience. </w:t>
      </w:r>
      <w:r w:rsidR="00101F60">
        <w:rPr>
          <w:i/>
        </w:rPr>
        <w:t>Nature Reviews Neuroscience</w:t>
      </w:r>
      <w:r w:rsidRPr="00DC5A77">
        <w:rPr>
          <w:i/>
        </w:rPr>
        <w:t>.</w:t>
      </w:r>
      <w:r w:rsidRPr="00DC5A77">
        <w:t xml:space="preserve"> </w:t>
      </w:r>
      <w:r w:rsidRPr="00DC5A77">
        <w:rPr>
          <w:b/>
        </w:rPr>
        <w:t>17</w:t>
      </w:r>
      <w:r w:rsidRPr="00DC5A77">
        <w:t xml:space="preserve"> (7), 424-437</w:t>
      </w:r>
      <w:r w:rsidR="00BE1F1F">
        <w:t xml:space="preserve"> (</w:t>
      </w:r>
      <w:r w:rsidRPr="00DC5A77">
        <w:t>2016).</w:t>
      </w:r>
    </w:p>
    <w:p w14:paraId="5A4600FF" w14:textId="6F7B09FD" w:rsidR="003737F5" w:rsidRPr="00DC5A77" w:rsidRDefault="003737F5" w:rsidP="00BB618C">
      <w:pPr>
        <w:pStyle w:val="EndNoteBibliography"/>
      </w:pPr>
      <w:r w:rsidRPr="00DC5A77">
        <w:t>14</w:t>
      </w:r>
      <w:r w:rsidRPr="00DC5A77">
        <w:tab/>
        <w:t>Kim, J., Ambasudhan, R.</w:t>
      </w:r>
      <w:r w:rsidR="00101F60">
        <w:t xml:space="preserve">, </w:t>
      </w:r>
      <w:r w:rsidRPr="00DC5A77">
        <w:t xml:space="preserve">Ding, S. Direct lineage reprogramming to neural cells. </w:t>
      </w:r>
      <w:r w:rsidR="00101F60">
        <w:rPr>
          <w:i/>
        </w:rPr>
        <w:t>Current Opinion in Neurobiology</w:t>
      </w:r>
      <w:r w:rsidRPr="00DC5A77">
        <w:rPr>
          <w:i/>
        </w:rPr>
        <w:t>.</w:t>
      </w:r>
      <w:r w:rsidRPr="00DC5A77">
        <w:t xml:space="preserve"> </w:t>
      </w:r>
      <w:r w:rsidRPr="00DC5A77">
        <w:rPr>
          <w:b/>
        </w:rPr>
        <w:t>22</w:t>
      </w:r>
      <w:r w:rsidRPr="00DC5A77">
        <w:t xml:space="preserve"> (5), 778-784</w:t>
      </w:r>
      <w:r w:rsidR="00BE1F1F">
        <w:t xml:space="preserve"> (</w:t>
      </w:r>
      <w:r w:rsidRPr="00DC5A77">
        <w:t>2012).</w:t>
      </w:r>
    </w:p>
    <w:p w14:paraId="27CE9DC7" w14:textId="5A89DDFE" w:rsidR="003737F5" w:rsidRPr="00DC5A77" w:rsidRDefault="003737F5" w:rsidP="00BB618C">
      <w:pPr>
        <w:pStyle w:val="EndNoteBibliography"/>
      </w:pPr>
      <w:r w:rsidRPr="00DC5A77">
        <w:t>15</w:t>
      </w:r>
      <w:r w:rsidRPr="00DC5A77">
        <w:tab/>
        <w:t>Ieda, M.</w:t>
      </w:r>
      <w:r w:rsidRPr="00DC5A77">
        <w:rPr>
          <w:i/>
        </w:rPr>
        <w:t xml:space="preserve"> </w:t>
      </w:r>
      <w:r w:rsidR="00BE1F1F" w:rsidRPr="00BE1F1F">
        <w:t>et al.</w:t>
      </w:r>
      <w:r w:rsidRPr="00DC5A77">
        <w:t xml:space="preserve"> Direct reprogramming of fibroblasts into functional cardiomyocytes by defined factors. </w:t>
      </w:r>
      <w:r w:rsidRPr="00DC5A77">
        <w:rPr>
          <w:i/>
        </w:rPr>
        <w:t>Cell.</w:t>
      </w:r>
      <w:r w:rsidRPr="00DC5A77">
        <w:t xml:space="preserve"> </w:t>
      </w:r>
      <w:r w:rsidRPr="00DC5A77">
        <w:rPr>
          <w:b/>
        </w:rPr>
        <w:t>142</w:t>
      </w:r>
      <w:r w:rsidRPr="00DC5A77">
        <w:t xml:space="preserve"> (3), 375-386</w:t>
      </w:r>
      <w:r w:rsidR="00BE1F1F">
        <w:t xml:space="preserve"> (</w:t>
      </w:r>
      <w:r w:rsidRPr="00DC5A77">
        <w:t>2010).</w:t>
      </w:r>
    </w:p>
    <w:p w14:paraId="3AA8450E" w14:textId="4CB0D156" w:rsidR="003737F5" w:rsidRPr="00DC5A77" w:rsidRDefault="003737F5" w:rsidP="00BB618C">
      <w:pPr>
        <w:pStyle w:val="EndNoteBibliography"/>
      </w:pPr>
      <w:r w:rsidRPr="00DC5A77">
        <w:lastRenderedPageBreak/>
        <w:t>16</w:t>
      </w:r>
      <w:r w:rsidRPr="00DC5A77">
        <w:tab/>
        <w:t>Ambasudhan, R.</w:t>
      </w:r>
      <w:r w:rsidRPr="00DC5A77">
        <w:rPr>
          <w:i/>
        </w:rPr>
        <w:t xml:space="preserve"> </w:t>
      </w:r>
      <w:r w:rsidR="00BE1F1F" w:rsidRPr="00BE1F1F">
        <w:t>et al.</w:t>
      </w:r>
      <w:r w:rsidRPr="00DC5A77">
        <w:t xml:space="preserve"> Direct reprogramming of adult human fibroblasts to functional neurons under defined conditions. </w:t>
      </w:r>
      <w:r w:rsidRPr="00DC5A77">
        <w:rPr>
          <w:i/>
        </w:rPr>
        <w:t>Cell Stem Cell.</w:t>
      </w:r>
      <w:r w:rsidRPr="00DC5A77">
        <w:t xml:space="preserve"> </w:t>
      </w:r>
      <w:r w:rsidRPr="00DC5A77">
        <w:rPr>
          <w:b/>
        </w:rPr>
        <w:t>9</w:t>
      </w:r>
      <w:r w:rsidRPr="00DC5A77">
        <w:t xml:space="preserve"> (2), 113-118</w:t>
      </w:r>
      <w:r w:rsidR="00BE1F1F">
        <w:t xml:space="preserve"> (</w:t>
      </w:r>
      <w:r w:rsidRPr="00DC5A77">
        <w:t>2011).</w:t>
      </w:r>
    </w:p>
    <w:p w14:paraId="6D17BB91" w14:textId="09C3CF46" w:rsidR="003737F5" w:rsidRPr="00DC5A77" w:rsidRDefault="003737F5" w:rsidP="00BB618C">
      <w:pPr>
        <w:pStyle w:val="EndNoteBibliography"/>
      </w:pPr>
      <w:r w:rsidRPr="00DC5A77">
        <w:t>17</w:t>
      </w:r>
      <w:r w:rsidRPr="00DC5A77">
        <w:tab/>
        <w:t>Kogiso, T., Nagahara, H., Otsuka, M., Shiratori, K.</w:t>
      </w:r>
      <w:r w:rsidR="00101F60">
        <w:t xml:space="preserve">, </w:t>
      </w:r>
      <w:r w:rsidRPr="00DC5A77">
        <w:t xml:space="preserve">Dowdy, S. F. Transdifferentiation of human fibroblasts into hepatocyte-like cells by defined transcriptional factors. </w:t>
      </w:r>
      <w:r w:rsidR="00101F60">
        <w:rPr>
          <w:i/>
        </w:rPr>
        <w:t>Hepatology International</w:t>
      </w:r>
      <w:r w:rsidRPr="00DC5A77">
        <w:rPr>
          <w:i/>
        </w:rPr>
        <w:t>.</w:t>
      </w:r>
      <w:r w:rsidRPr="00DC5A77">
        <w:t xml:space="preserve"> </w:t>
      </w:r>
      <w:r w:rsidRPr="00DC5A77">
        <w:rPr>
          <w:b/>
        </w:rPr>
        <w:t>7</w:t>
      </w:r>
      <w:r w:rsidRPr="00DC5A77">
        <w:t xml:space="preserve"> (3), 937-944</w:t>
      </w:r>
      <w:r w:rsidR="00BE1F1F">
        <w:t xml:space="preserve"> (</w:t>
      </w:r>
      <w:r w:rsidRPr="00DC5A77">
        <w:t>2013).</w:t>
      </w:r>
    </w:p>
    <w:p w14:paraId="7F6F8200" w14:textId="2E068632" w:rsidR="003737F5" w:rsidRPr="00DC5A77" w:rsidRDefault="003737F5" w:rsidP="00BB618C">
      <w:pPr>
        <w:pStyle w:val="EndNoteBibliography"/>
      </w:pPr>
      <w:r w:rsidRPr="00DC5A77">
        <w:t>18</w:t>
      </w:r>
      <w:r w:rsidRPr="00DC5A77">
        <w:tab/>
        <w:t>Grath, A.</w:t>
      </w:r>
      <w:r w:rsidR="00101F60">
        <w:t xml:space="preserve">, </w:t>
      </w:r>
      <w:r w:rsidRPr="00DC5A77">
        <w:t xml:space="preserve">Dai, G. Direct cell reprogramming for tissue engineering and regenerative medicine. </w:t>
      </w:r>
      <w:r w:rsidR="00101F60">
        <w:rPr>
          <w:i/>
        </w:rPr>
        <w:t>Journal of Biological Engineering</w:t>
      </w:r>
      <w:r w:rsidRPr="00DC5A77">
        <w:rPr>
          <w:i/>
        </w:rPr>
        <w:t>.</w:t>
      </w:r>
      <w:r w:rsidRPr="00DC5A77">
        <w:t xml:space="preserve"> </w:t>
      </w:r>
      <w:r w:rsidRPr="00DC5A77">
        <w:rPr>
          <w:b/>
        </w:rPr>
        <w:t>13</w:t>
      </w:r>
      <w:r w:rsidRPr="00DC5A77">
        <w:t xml:space="preserve"> 14</w:t>
      </w:r>
      <w:r w:rsidR="00BE1F1F">
        <w:t xml:space="preserve"> (</w:t>
      </w:r>
      <w:r w:rsidRPr="00DC5A77">
        <w:t>2019).</w:t>
      </w:r>
    </w:p>
    <w:p w14:paraId="0216084F" w14:textId="5BDDA7FB" w:rsidR="003737F5" w:rsidRPr="00DC5A77" w:rsidRDefault="003737F5" w:rsidP="00BB618C">
      <w:pPr>
        <w:pStyle w:val="EndNoteBibliography"/>
      </w:pPr>
      <w:r w:rsidRPr="00DC5A77">
        <w:t>19</w:t>
      </w:r>
      <w:r w:rsidRPr="00DC5A77">
        <w:tab/>
        <w:t>Meyer, K.</w:t>
      </w:r>
      <w:r w:rsidRPr="00DC5A77">
        <w:rPr>
          <w:i/>
        </w:rPr>
        <w:t xml:space="preserve"> </w:t>
      </w:r>
      <w:r w:rsidR="00BE1F1F" w:rsidRPr="00BE1F1F">
        <w:t>et al.</w:t>
      </w:r>
      <w:r w:rsidRPr="00DC5A77">
        <w:t xml:space="preserve"> Direct conversion of patient fibroblasts demonstrates non-cell autonomous toxicity of astrocytes to motor neurons in familial and sporadic ALS. </w:t>
      </w:r>
      <w:r w:rsidR="00101F60">
        <w:rPr>
          <w:i/>
        </w:rPr>
        <w:t>Proceedings of the National Academy of Sciences of the United States of America</w:t>
      </w:r>
      <w:r w:rsidRPr="00DC5A77">
        <w:rPr>
          <w:i/>
        </w:rPr>
        <w:t>.</w:t>
      </w:r>
      <w:r w:rsidRPr="00DC5A77">
        <w:t xml:space="preserve"> </w:t>
      </w:r>
      <w:r w:rsidRPr="00DC5A77">
        <w:rPr>
          <w:b/>
        </w:rPr>
        <w:t>111</w:t>
      </w:r>
      <w:r w:rsidRPr="00DC5A77">
        <w:t xml:space="preserve"> (2), 829-832</w:t>
      </w:r>
      <w:r w:rsidR="00BE1F1F">
        <w:t xml:space="preserve"> (</w:t>
      </w:r>
      <w:r w:rsidRPr="00DC5A77">
        <w:t>2014).</w:t>
      </w:r>
    </w:p>
    <w:p w14:paraId="75076D08" w14:textId="39A6AEF5" w:rsidR="003737F5" w:rsidRPr="00DC5A77" w:rsidRDefault="003737F5" w:rsidP="00BB618C">
      <w:pPr>
        <w:pStyle w:val="EndNoteBibliography"/>
      </w:pPr>
      <w:r w:rsidRPr="00DC5A77">
        <w:t>20</w:t>
      </w:r>
      <w:r w:rsidRPr="00DC5A77">
        <w:tab/>
        <w:t>Lee, M.</w:t>
      </w:r>
      <w:r w:rsidRPr="00DC5A77">
        <w:rPr>
          <w:i/>
        </w:rPr>
        <w:t xml:space="preserve"> </w:t>
      </w:r>
      <w:r w:rsidR="00BE1F1F" w:rsidRPr="00BE1F1F">
        <w:t>et al.</w:t>
      </w:r>
      <w:r w:rsidRPr="00DC5A77">
        <w:t xml:space="preserve"> Direct Reprogramming to Human Induced Neuronal Progenitors from Fibroblasts of Familial and Sporadic Parkinson's Disease Patients. </w:t>
      </w:r>
      <w:r w:rsidR="00101F60">
        <w:rPr>
          <w:i/>
        </w:rPr>
        <w:t>International Journal of Stem Cells</w:t>
      </w:r>
      <w:r w:rsidRPr="00DC5A77">
        <w:rPr>
          <w:i/>
        </w:rPr>
        <w:t>.</w:t>
      </w:r>
      <w:r w:rsidRPr="00DC5A77">
        <w:t xml:space="preserve"> </w:t>
      </w:r>
      <w:r w:rsidRPr="00DC5A77">
        <w:rPr>
          <w:b/>
        </w:rPr>
        <w:t>12</w:t>
      </w:r>
      <w:r w:rsidRPr="00DC5A77">
        <w:t xml:space="preserve"> (3), 474-483</w:t>
      </w:r>
      <w:r w:rsidR="00BE1F1F">
        <w:t xml:space="preserve"> (</w:t>
      </w:r>
      <w:r w:rsidRPr="00DC5A77">
        <w:t>2019).</w:t>
      </w:r>
    </w:p>
    <w:p w14:paraId="2F72D180" w14:textId="5FD277EC" w:rsidR="003737F5" w:rsidRPr="00DC5A77" w:rsidRDefault="003737F5" w:rsidP="00BB618C">
      <w:pPr>
        <w:pStyle w:val="EndNoteBibliography"/>
      </w:pPr>
      <w:r w:rsidRPr="00DC5A77">
        <w:t>21</w:t>
      </w:r>
      <w:r w:rsidRPr="00DC5A77">
        <w:tab/>
        <w:t>Meyer, K.</w:t>
      </w:r>
      <w:r w:rsidR="00101F60">
        <w:t xml:space="preserve">, </w:t>
      </w:r>
      <w:r w:rsidRPr="00DC5A77">
        <w:t xml:space="preserve">Kaspar, B. K. Glia-neuron interactions in neurological diseases: Testing non-cell autonomy in a dish. </w:t>
      </w:r>
      <w:r w:rsidRPr="00DC5A77">
        <w:rPr>
          <w:i/>
        </w:rPr>
        <w:t>Brain Res</w:t>
      </w:r>
      <w:r w:rsidR="00101F60">
        <w:rPr>
          <w:i/>
        </w:rPr>
        <w:t>earch</w:t>
      </w:r>
      <w:r w:rsidRPr="00DC5A77">
        <w:rPr>
          <w:i/>
        </w:rPr>
        <w:t>.</w:t>
      </w:r>
      <w:r w:rsidRPr="00DC5A77">
        <w:t xml:space="preserve"> </w:t>
      </w:r>
      <w:r w:rsidRPr="00DC5A77">
        <w:rPr>
          <w:b/>
        </w:rPr>
        <w:t>1656</w:t>
      </w:r>
      <w:r w:rsidRPr="00DC5A77">
        <w:t xml:space="preserve"> 27-39</w:t>
      </w:r>
      <w:r w:rsidR="00BE1F1F">
        <w:t xml:space="preserve"> (</w:t>
      </w:r>
      <w:r w:rsidRPr="00DC5A77">
        <w:t>2017).</w:t>
      </w:r>
    </w:p>
    <w:p w14:paraId="5EF5360C" w14:textId="754538BE" w:rsidR="003737F5" w:rsidRPr="00DC5A77" w:rsidRDefault="003737F5" w:rsidP="00BB618C">
      <w:pPr>
        <w:pStyle w:val="EndNoteBibliography"/>
      </w:pPr>
      <w:r w:rsidRPr="00DC5A77">
        <w:t>22</w:t>
      </w:r>
      <w:r w:rsidRPr="00DC5A77">
        <w:tab/>
        <w:t>Verkhratsky, A., Parpura, V., Pekna, M., Pekny, M.</w:t>
      </w:r>
      <w:r w:rsidR="00101F60">
        <w:t xml:space="preserve">, </w:t>
      </w:r>
      <w:r w:rsidRPr="00DC5A77">
        <w:t xml:space="preserve">Sofroniew, M. Glia in the pathogenesis of neurodegenerative diseases. </w:t>
      </w:r>
      <w:r w:rsidR="00101F60">
        <w:rPr>
          <w:i/>
        </w:rPr>
        <w:t>Biochemical Society Transactions</w:t>
      </w:r>
      <w:r w:rsidRPr="00DC5A77">
        <w:rPr>
          <w:i/>
        </w:rPr>
        <w:t>.</w:t>
      </w:r>
      <w:r w:rsidRPr="00DC5A77">
        <w:t xml:space="preserve"> </w:t>
      </w:r>
      <w:r w:rsidRPr="00DC5A77">
        <w:rPr>
          <w:b/>
        </w:rPr>
        <w:t>42</w:t>
      </w:r>
      <w:r w:rsidRPr="00DC5A77">
        <w:t xml:space="preserve"> (5), 1291-1301</w:t>
      </w:r>
      <w:r w:rsidR="00BE1F1F">
        <w:t xml:space="preserve"> (</w:t>
      </w:r>
      <w:r w:rsidRPr="00DC5A77">
        <w:t>2014).</w:t>
      </w:r>
    </w:p>
    <w:p w14:paraId="7E1F824F" w14:textId="1CCA982D" w:rsidR="003737F5" w:rsidRPr="00DC5A77" w:rsidRDefault="003737F5" w:rsidP="00BB618C">
      <w:pPr>
        <w:pStyle w:val="EndNoteBibliography"/>
      </w:pPr>
      <w:r w:rsidRPr="00DC5A77">
        <w:t>23</w:t>
      </w:r>
      <w:r w:rsidRPr="00DC5A77">
        <w:tab/>
        <w:t>Ettle, B., Schlachetzki, J. C. M.</w:t>
      </w:r>
      <w:r w:rsidR="00101F60">
        <w:t xml:space="preserve">, </w:t>
      </w:r>
      <w:r w:rsidRPr="00DC5A77">
        <w:t xml:space="preserve">Winkler, J. Oligodendroglia and Myelin in Neurodegenerative Diseases: More Than Just Bystanders? </w:t>
      </w:r>
      <w:r w:rsidR="00101F60">
        <w:rPr>
          <w:i/>
        </w:rPr>
        <w:t>Molecular Neurobiology</w:t>
      </w:r>
      <w:r w:rsidRPr="00DC5A77">
        <w:rPr>
          <w:i/>
        </w:rPr>
        <w:t>.</w:t>
      </w:r>
      <w:r w:rsidRPr="00DC5A77">
        <w:t xml:space="preserve"> </w:t>
      </w:r>
      <w:r w:rsidRPr="00DC5A77">
        <w:rPr>
          <w:b/>
        </w:rPr>
        <w:t>53</w:t>
      </w:r>
      <w:r w:rsidRPr="00DC5A77">
        <w:t xml:space="preserve"> (5), 3046-3062</w:t>
      </w:r>
      <w:r w:rsidR="00BE1F1F">
        <w:t xml:space="preserve"> (</w:t>
      </w:r>
      <w:r w:rsidRPr="00DC5A77">
        <w:t>2016).</w:t>
      </w:r>
    </w:p>
    <w:p w14:paraId="0B2EBA04" w14:textId="5D289AC2" w:rsidR="003737F5" w:rsidRPr="00DC5A77" w:rsidRDefault="003737F5" w:rsidP="00BB618C">
      <w:pPr>
        <w:pStyle w:val="EndNoteBibliography"/>
      </w:pPr>
      <w:r w:rsidRPr="00DC5A77">
        <w:t>24</w:t>
      </w:r>
      <w:r w:rsidRPr="00DC5A77">
        <w:tab/>
        <w:t>Ferraiuolo, L.</w:t>
      </w:r>
      <w:r w:rsidRPr="00DC5A77">
        <w:rPr>
          <w:i/>
        </w:rPr>
        <w:t xml:space="preserve"> </w:t>
      </w:r>
      <w:r w:rsidR="00BE1F1F" w:rsidRPr="00BE1F1F">
        <w:t>et al.</w:t>
      </w:r>
      <w:r w:rsidRPr="00DC5A77">
        <w:t xml:space="preserve"> Oligodendrocytes contribute to motor neuron death in ALS via SOD1-dependent mechanism. </w:t>
      </w:r>
      <w:r w:rsidR="00101F60">
        <w:rPr>
          <w:i/>
        </w:rPr>
        <w:t>Proceedings of the National Academy of Sciences of the United States of America</w:t>
      </w:r>
      <w:r w:rsidRPr="00DC5A77">
        <w:rPr>
          <w:i/>
        </w:rPr>
        <w:t>.</w:t>
      </w:r>
      <w:r w:rsidRPr="00DC5A77">
        <w:t xml:space="preserve"> </w:t>
      </w:r>
      <w:r w:rsidRPr="00DC5A77">
        <w:rPr>
          <w:b/>
        </w:rPr>
        <w:t>113</w:t>
      </w:r>
      <w:r w:rsidRPr="00DC5A77">
        <w:t xml:space="preserve"> (42), E6496-E6505</w:t>
      </w:r>
      <w:r w:rsidR="00BE1F1F">
        <w:t xml:space="preserve"> (</w:t>
      </w:r>
      <w:r w:rsidRPr="00DC5A77">
        <w:t>2016).</w:t>
      </w:r>
    </w:p>
    <w:p w14:paraId="1B123DC0" w14:textId="6B73665D" w:rsidR="003737F5" w:rsidRPr="00DC5A77" w:rsidRDefault="003737F5" w:rsidP="00BB618C">
      <w:pPr>
        <w:pStyle w:val="EndNoteBibliography"/>
      </w:pPr>
      <w:r w:rsidRPr="00DC5A77">
        <w:t>25</w:t>
      </w:r>
      <w:r w:rsidRPr="00DC5A77">
        <w:tab/>
        <w:t>Palpagama, T. H., Waldvogel, H. J., Faull, R. L. M.</w:t>
      </w:r>
      <w:r w:rsidR="00101F60">
        <w:t xml:space="preserve">, </w:t>
      </w:r>
      <w:r w:rsidRPr="00DC5A77">
        <w:t xml:space="preserve">Kwakowsky, A. The Role of Microglia and Astrocytes in Huntington's Disease. </w:t>
      </w:r>
      <w:r w:rsidR="00101F60">
        <w:rPr>
          <w:i/>
        </w:rPr>
        <w:t>Frontiers in Molecular Neuroscience</w:t>
      </w:r>
      <w:r w:rsidRPr="00DC5A77">
        <w:rPr>
          <w:i/>
        </w:rPr>
        <w:t>.</w:t>
      </w:r>
      <w:r w:rsidRPr="00DC5A77">
        <w:t xml:space="preserve"> </w:t>
      </w:r>
      <w:r w:rsidRPr="00DC5A77">
        <w:rPr>
          <w:b/>
        </w:rPr>
        <w:t>12</w:t>
      </w:r>
      <w:r w:rsidRPr="00DC5A77">
        <w:t xml:space="preserve"> 258</w:t>
      </w:r>
      <w:r w:rsidR="00BE1F1F">
        <w:t xml:space="preserve"> (</w:t>
      </w:r>
      <w:r w:rsidRPr="00DC5A77">
        <w:t>2019).</w:t>
      </w:r>
    </w:p>
    <w:p w14:paraId="3706FD42" w14:textId="71592943" w:rsidR="003737F5" w:rsidRPr="00DC5A77" w:rsidRDefault="003737F5" w:rsidP="00BB618C">
      <w:pPr>
        <w:pStyle w:val="EndNoteBibliography"/>
      </w:pPr>
      <w:r w:rsidRPr="00DC5A77">
        <w:t>26</w:t>
      </w:r>
      <w:r w:rsidRPr="00DC5A77">
        <w:tab/>
        <w:t>Maezawa, I., Swanberg, S., Harvey, D., LaSalle, J. M.</w:t>
      </w:r>
      <w:r w:rsidR="00101F60">
        <w:t xml:space="preserve">, </w:t>
      </w:r>
      <w:r w:rsidRPr="00DC5A77">
        <w:t xml:space="preserve">Jin, L. W. Rett syndrome astrocytes are abnormal and spread MeCP2 deficiency through gap junctions. </w:t>
      </w:r>
      <w:r w:rsidR="00101F60">
        <w:rPr>
          <w:i/>
        </w:rPr>
        <w:t>Journal of Neuroscience</w:t>
      </w:r>
      <w:r w:rsidRPr="00DC5A77">
        <w:rPr>
          <w:i/>
        </w:rPr>
        <w:t>.</w:t>
      </w:r>
      <w:r w:rsidRPr="00DC5A77">
        <w:t xml:space="preserve"> </w:t>
      </w:r>
      <w:r w:rsidRPr="00DC5A77">
        <w:rPr>
          <w:b/>
        </w:rPr>
        <w:t>29</w:t>
      </w:r>
      <w:r w:rsidRPr="00DC5A77">
        <w:t xml:space="preserve"> (16), 5051-5061</w:t>
      </w:r>
      <w:r w:rsidR="00BE1F1F">
        <w:t xml:space="preserve"> (</w:t>
      </w:r>
      <w:r w:rsidRPr="00DC5A77">
        <w:t>2009).</w:t>
      </w:r>
    </w:p>
    <w:p w14:paraId="6F8F3674" w14:textId="270F17CF" w:rsidR="003737F5" w:rsidRPr="00DC5A77" w:rsidRDefault="003737F5" w:rsidP="00BB618C">
      <w:pPr>
        <w:pStyle w:val="EndNoteBibliography"/>
      </w:pPr>
      <w:r w:rsidRPr="00DC5A77">
        <w:t>27</w:t>
      </w:r>
      <w:r w:rsidRPr="00DC5A77">
        <w:tab/>
        <w:t>Hautbergue, G. M.</w:t>
      </w:r>
      <w:r w:rsidRPr="00DC5A77">
        <w:rPr>
          <w:i/>
        </w:rPr>
        <w:t xml:space="preserve"> </w:t>
      </w:r>
      <w:r w:rsidR="00BE1F1F" w:rsidRPr="00BE1F1F">
        <w:t>et al.</w:t>
      </w:r>
      <w:r w:rsidRPr="00DC5A77">
        <w:t xml:space="preserve"> SRSF1-dependent nuclear export inhibition of C9ORF72 repeat transcripts prevents neurodegeneration and associated motor deficits. </w:t>
      </w:r>
      <w:r w:rsidR="00101F60">
        <w:rPr>
          <w:i/>
        </w:rPr>
        <w:t>Nature Communications</w:t>
      </w:r>
      <w:r w:rsidRPr="00DC5A77">
        <w:rPr>
          <w:i/>
        </w:rPr>
        <w:t>.</w:t>
      </w:r>
      <w:r w:rsidRPr="00DC5A77">
        <w:t xml:space="preserve"> </w:t>
      </w:r>
      <w:r w:rsidRPr="00DC5A77">
        <w:rPr>
          <w:b/>
        </w:rPr>
        <w:t>8</w:t>
      </w:r>
      <w:r w:rsidRPr="00DC5A77">
        <w:t xml:space="preserve"> 16063</w:t>
      </w:r>
      <w:r w:rsidR="00BE1F1F">
        <w:t xml:space="preserve"> (</w:t>
      </w:r>
      <w:r w:rsidRPr="00DC5A77">
        <w:t>2017).</w:t>
      </w:r>
    </w:p>
    <w:p w14:paraId="4718D22A" w14:textId="46EA64B7" w:rsidR="003737F5" w:rsidRPr="00DC5A77" w:rsidRDefault="003737F5" w:rsidP="00BB618C">
      <w:pPr>
        <w:pStyle w:val="EndNoteBibliography"/>
      </w:pPr>
      <w:r w:rsidRPr="00DC5A77">
        <w:t>28</w:t>
      </w:r>
      <w:r w:rsidRPr="00DC5A77">
        <w:tab/>
        <w:t>Almad, A.</w:t>
      </w:r>
      <w:r w:rsidR="00101F60">
        <w:t xml:space="preserve">, </w:t>
      </w:r>
      <w:r w:rsidRPr="00DC5A77">
        <w:t xml:space="preserve">Maragakis, N. J. A stocked toolbox for understanding the role of astrocytes in disease. </w:t>
      </w:r>
      <w:r w:rsidR="00101F60">
        <w:rPr>
          <w:i/>
        </w:rPr>
        <w:t>Nature Reviews Neurology</w:t>
      </w:r>
      <w:r w:rsidRPr="00DC5A77">
        <w:rPr>
          <w:i/>
        </w:rPr>
        <w:t>.</w:t>
      </w:r>
      <w:r w:rsidRPr="00DC5A77">
        <w:t xml:space="preserve"> </w:t>
      </w:r>
      <w:r w:rsidRPr="00DC5A77">
        <w:rPr>
          <w:b/>
        </w:rPr>
        <w:t>14</w:t>
      </w:r>
      <w:r w:rsidRPr="00DC5A77">
        <w:t xml:space="preserve"> (6), 351-362</w:t>
      </w:r>
      <w:r w:rsidR="00BE1F1F">
        <w:t xml:space="preserve"> (</w:t>
      </w:r>
      <w:r w:rsidRPr="00DC5A77">
        <w:t>2018).</w:t>
      </w:r>
    </w:p>
    <w:p w14:paraId="5E4AD877" w14:textId="3445515B" w:rsidR="003737F5" w:rsidRPr="00DC5A77" w:rsidRDefault="003737F5" w:rsidP="00BB618C">
      <w:pPr>
        <w:pStyle w:val="EndNoteBibliography"/>
      </w:pPr>
      <w:r w:rsidRPr="00DC5A77">
        <w:t>29</w:t>
      </w:r>
      <w:r w:rsidRPr="00DC5A77">
        <w:tab/>
        <w:t>Gatto, N.</w:t>
      </w:r>
      <w:r w:rsidRPr="00DC5A77">
        <w:rPr>
          <w:i/>
        </w:rPr>
        <w:t xml:space="preserve"> </w:t>
      </w:r>
      <w:r w:rsidR="00BE1F1F" w:rsidRPr="00BE1F1F">
        <w:t>et al.</w:t>
      </w:r>
      <w:r w:rsidRPr="00DC5A77">
        <w:t xml:space="preserve"> Directly converted astrocytes retain the ageing features of the donor fibroblasts and elucidate the astrocytic contribution to human CNS health and disease. </w:t>
      </w:r>
      <w:r w:rsidRPr="00DC5A77">
        <w:rPr>
          <w:i/>
        </w:rPr>
        <w:t>Aging Cell.</w:t>
      </w:r>
      <w:r w:rsidRPr="00DC5A77">
        <w:t xml:space="preserve"> 10.1111/acel.13281 e13281</w:t>
      </w:r>
      <w:r w:rsidR="00BE1F1F">
        <w:t xml:space="preserve"> (</w:t>
      </w:r>
      <w:r w:rsidRPr="00DC5A77">
        <w:t>2020).</w:t>
      </w:r>
    </w:p>
    <w:p w14:paraId="76FA3D3B" w14:textId="06E06035" w:rsidR="003737F5" w:rsidRPr="00DC5A77" w:rsidRDefault="003737F5" w:rsidP="00BB618C">
      <w:pPr>
        <w:pStyle w:val="EndNoteBibliography"/>
      </w:pPr>
      <w:r w:rsidRPr="00DC5A77">
        <w:t>30</w:t>
      </w:r>
      <w:r w:rsidRPr="00DC5A77">
        <w:tab/>
        <w:t>Caiazzo, M.</w:t>
      </w:r>
      <w:r w:rsidRPr="00DC5A77">
        <w:rPr>
          <w:i/>
        </w:rPr>
        <w:t xml:space="preserve"> </w:t>
      </w:r>
      <w:r w:rsidR="00BE1F1F" w:rsidRPr="00BE1F1F">
        <w:t>et al.</w:t>
      </w:r>
      <w:r w:rsidRPr="00DC5A77">
        <w:t xml:space="preserve"> Direct conversion of fibroblasts into functional astrocytes by defined transcription factors. </w:t>
      </w:r>
      <w:r w:rsidRPr="00DC5A77">
        <w:rPr>
          <w:i/>
        </w:rPr>
        <w:t>Stem Cell Reports.</w:t>
      </w:r>
      <w:r w:rsidRPr="00DC5A77">
        <w:t xml:space="preserve"> </w:t>
      </w:r>
      <w:r w:rsidRPr="00DC5A77">
        <w:rPr>
          <w:b/>
        </w:rPr>
        <w:t>4</w:t>
      </w:r>
      <w:r w:rsidRPr="00DC5A77">
        <w:t xml:space="preserve"> (1), 25-36</w:t>
      </w:r>
      <w:r w:rsidR="00BE1F1F">
        <w:t xml:space="preserve"> (</w:t>
      </w:r>
      <w:r w:rsidRPr="00DC5A77">
        <w:t>2015).</w:t>
      </w:r>
    </w:p>
    <w:p w14:paraId="5199AC85" w14:textId="66E00BCE" w:rsidR="003737F5" w:rsidRPr="00DC5A77" w:rsidRDefault="003737F5" w:rsidP="00BB618C">
      <w:pPr>
        <w:pStyle w:val="EndNoteBibliography"/>
      </w:pPr>
      <w:r w:rsidRPr="00DC5A77">
        <w:t>31</w:t>
      </w:r>
      <w:r w:rsidRPr="00DC5A77">
        <w:tab/>
        <w:t>Vangipuram, M., Ting, D., Kim, S., Diaz, R.</w:t>
      </w:r>
      <w:r w:rsidR="00101F60">
        <w:t xml:space="preserve">, </w:t>
      </w:r>
      <w:r w:rsidRPr="00DC5A77">
        <w:t xml:space="preserve">Schule, B. Skin punch biopsy explant culture for derivation of primary human fibroblasts. </w:t>
      </w:r>
      <w:r w:rsidR="00101F60">
        <w:rPr>
          <w:i/>
        </w:rPr>
        <w:t>Journal of Visualized Experiments</w:t>
      </w:r>
      <w:r w:rsidRPr="00DC5A77">
        <w:rPr>
          <w:i/>
        </w:rPr>
        <w:t>.</w:t>
      </w:r>
      <w:r w:rsidRPr="00DC5A77">
        <w:t xml:space="preserve"> 10.3791/3779 (77), e3779</w:t>
      </w:r>
      <w:r w:rsidR="00BE1F1F">
        <w:t xml:space="preserve"> (</w:t>
      </w:r>
      <w:r w:rsidRPr="00DC5A77">
        <w:t>2013).</w:t>
      </w:r>
    </w:p>
    <w:p w14:paraId="15A33EAD" w14:textId="108C78A8" w:rsidR="003737F5" w:rsidRPr="00DC5A77" w:rsidRDefault="003737F5" w:rsidP="00BB618C">
      <w:pPr>
        <w:pStyle w:val="EndNoteBibliography"/>
      </w:pPr>
      <w:r w:rsidRPr="00DC5A77">
        <w:t>32</w:t>
      </w:r>
      <w:r w:rsidRPr="00DC5A77">
        <w:tab/>
        <w:t xml:space="preserve">Pear, W. Transient transfection methods for preparation of high-titer retroviral supernatants. </w:t>
      </w:r>
      <w:r w:rsidR="00101F60">
        <w:rPr>
          <w:i/>
        </w:rPr>
        <w:t>Current Protocols in Molecular Biology</w:t>
      </w:r>
      <w:r w:rsidRPr="00DC5A77">
        <w:rPr>
          <w:i/>
        </w:rPr>
        <w:t>.</w:t>
      </w:r>
      <w:r w:rsidRPr="00DC5A77">
        <w:t xml:space="preserve"> </w:t>
      </w:r>
      <w:r w:rsidRPr="00DC5A77">
        <w:rPr>
          <w:b/>
        </w:rPr>
        <w:t>Chapter 9</w:t>
      </w:r>
      <w:r w:rsidRPr="00DC5A77">
        <w:t xml:space="preserve"> Unit9 11</w:t>
      </w:r>
      <w:r w:rsidR="00BE1F1F">
        <w:t xml:space="preserve"> (</w:t>
      </w:r>
      <w:r w:rsidRPr="00DC5A77">
        <w:t>2001).</w:t>
      </w:r>
    </w:p>
    <w:p w14:paraId="77EFCE87" w14:textId="3B734604" w:rsidR="003737F5" w:rsidRPr="00DC5A77" w:rsidRDefault="003737F5" w:rsidP="00BB618C">
      <w:pPr>
        <w:pStyle w:val="EndNoteBibliography"/>
      </w:pPr>
      <w:r w:rsidRPr="00DC5A77">
        <w:t>33</w:t>
      </w:r>
      <w:r w:rsidRPr="00DC5A77">
        <w:tab/>
        <w:t>Boczonadi, V.</w:t>
      </w:r>
      <w:r w:rsidRPr="00DC5A77">
        <w:rPr>
          <w:i/>
        </w:rPr>
        <w:t xml:space="preserve"> </w:t>
      </w:r>
      <w:r w:rsidR="00BE1F1F" w:rsidRPr="00BE1F1F">
        <w:t>et al.</w:t>
      </w:r>
      <w:r w:rsidRPr="00DC5A77">
        <w:t xml:space="preserve"> Mutations in glycyl-tRNA synthetase impair mitochondrial metabolism </w:t>
      </w:r>
      <w:r w:rsidRPr="00DC5A77">
        <w:lastRenderedPageBreak/>
        <w:t xml:space="preserve">in neurons. </w:t>
      </w:r>
      <w:r w:rsidR="00101F60">
        <w:rPr>
          <w:i/>
        </w:rPr>
        <w:t>Human Molecular Genetics</w:t>
      </w:r>
      <w:r w:rsidRPr="00DC5A77">
        <w:rPr>
          <w:i/>
        </w:rPr>
        <w:t>.</w:t>
      </w:r>
      <w:r w:rsidRPr="00DC5A77">
        <w:t xml:space="preserve"> </w:t>
      </w:r>
      <w:r w:rsidRPr="00DC5A77">
        <w:rPr>
          <w:b/>
        </w:rPr>
        <w:t>27</w:t>
      </w:r>
      <w:r w:rsidRPr="00DC5A77">
        <w:t xml:space="preserve"> (12), 2187-2204</w:t>
      </w:r>
      <w:r w:rsidR="00BE1F1F">
        <w:t xml:space="preserve"> (</w:t>
      </w:r>
      <w:r w:rsidRPr="00DC5A77">
        <w:t>2018).</w:t>
      </w:r>
    </w:p>
    <w:p w14:paraId="21324706" w14:textId="72BAB56F" w:rsidR="003737F5" w:rsidRPr="00DC5A77" w:rsidRDefault="003737F5" w:rsidP="00BB618C">
      <w:pPr>
        <w:pStyle w:val="EndNoteBibliography"/>
      </w:pPr>
      <w:r w:rsidRPr="00DC5A77">
        <w:t>34</w:t>
      </w:r>
      <w:r w:rsidRPr="00DC5A77">
        <w:tab/>
        <w:t>Rinaldi, F., Motti, D., Ferraiuolo, L.</w:t>
      </w:r>
      <w:r w:rsidR="00101F60">
        <w:t xml:space="preserve">, </w:t>
      </w:r>
      <w:r w:rsidRPr="00DC5A77">
        <w:t xml:space="preserve">Kaspar, B. K. High content analysis in amyotrophic lateral sclerosis. </w:t>
      </w:r>
      <w:r w:rsidR="00101F60">
        <w:rPr>
          <w:i/>
        </w:rPr>
        <w:t>Molecular and Cellular Neuroscience</w:t>
      </w:r>
      <w:r w:rsidRPr="00DC5A77">
        <w:rPr>
          <w:i/>
        </w:rPr>
        <w:t>.</w:t>
      </w:r>
      <w:r w:rsidRPr="00DC5A77">
        <w:t xml:space="preserve"> </w:t>
      </w:r>
      <w:r w:rsidRPr="00DC5A77">
        <w:rPr>
          <w:b/>
        </w:rPr>
        <w:t>80</w:t>
      </w:r>
      <w:r w:rsidRPr="00DC5A77">
        <w:t xml:space="preserve"> 180-191</w:t>
      </w:r>
      <w:r w:rsidR="00BE1F1F">
        <w:t xml:space="preserve"> (</w:t>
      </w:r>
      <w:r w:rsidRPr="00DC5A77">
        <w:t>2017).</w:t>
      </w:r>
    </w:p>
    <w:p w14:paraId="6B2B1AA9" w14:textId="4CCAF553" w:rsidR="006E4797" w:rsidRPr="00C462D1" w:rsidRDefault="00C730A4" w:rsidP="00BB618C">
      <w:pPr>
        <w:pBdr>
          <w:top w:val="nil"/>
          <w:left w:val="nil"/>
          <w:bottom w:val="nil"/>
          <w:right w:val="nil"/>
          <w:between w:val="nil"/>
        </w:pBdr>
      </w:pPr>
      <w:r w:rsidRPr="00DC5A77">
        <w:rPr>
          <w:shd w:val="clear" w:color="auto" w:fill="E6E6E6"/>
        </w:rPr>
        <w:fldChar w:fldCharType="end"/>
      </w:r>
    </w:p>
    <w:sectPr w:rsidR="006E4797" w:rsidRPr="00C462D1" w:rsidSect="00334CCA">
      <w:headerReference w:type="even" r:id="rId19"/>
      <w:headerReference w:type="default" r:id="rId20"/>
      <w:footerReference w:type="even"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71B22A" w14:textId="77777777" w:rsidR="00D60A65" w:rsidRDefault="00D60A65">
      <w:r>
        <w:separator/>
      </w:r>
    </w:p>
  </w:endnote>
  <w:endnote w:type="continuationSeparator" w:id="0">
    <w:p w14:paraId="439F815F" w14:textId="77777777" w:rsidR="00D60A65" w:rsidRDefault="00D60A65">
      <w:r>
        <w:continuationSeparator/>
      </w:r>
    </w:p>
  </w:endnote>
  <w:endnote w:type="continuationNotice" w:id="1">
    <w:p w14:paraId="105010A8" w14:textId="77777777" w:rsidR="00D60A65" w:rsidRDefault="00D60A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DC5A77" w:rsidRDefault="00DC5A7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1B361" w14:textId="77777777" w:rsidR="00D60A65" w:rsidRDefault="00D60A65">
      <w:r>
        <w:separator/>
      </w:r>
    </w:p>
  </w:footnote>
  <w:footnote w:type="continuationSeparator" w:id="0">
    <w:p w14:paraId="036767CE" w14:textId="77777777" w:rsidR="00D60A65" w:rsidRDefault="00D60A65">
      <w:r>
        <w:continuationSeparator/>
      </w:r>
    </w:p>
  </w:footnote>
  <w:footnote w:type="continuationNotice" w:id="1">
    <w:p w14:paraId="4B63F3CC" w14:textId="77777777" w:rsidR="00D60A65" w:rsidRDefault="00D60A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DC5A77" w:rsidRDefault="00DC5A7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DC5A77" w:rsidRDefault="00DC5A77">
    <w:pPr>
      <w:rPr>
        <w:b/>
        <w:color w:val="1F497D"/>
        <w:sz w:val="28"/>
        <w:szCs w:val="28"/>
      </w:rPr>
    </w:pPr>
    <w:bookmarkStart w:id="23" w:name="_26in1rg" w:colFirst="0" w:colLast="0"/>
    <w:bookmarkEnd w:id="23"/>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C221BD4"/>
    <w:multiLevelType w:val="multilevel"/>
    <w:tmpl w:val="045CB3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7"/>
  </w:num>
  <w:num w:numId="3">
    <w:abstractNumId w:val="12"/>
  </w:num>
  <w:num w:numId="4">
    <w:abstractNumId w:val="0"/>
  </w:num>
  <w:num w:numId="5">
    <w:abstractNumId w:val="9"/>
  </w:num>
  <w:num w:numId="6">
    <w:abstractNumId w:val="10"/>
  </w:num>
  <w:num w:numId="7">
    <w:abstractNumId w:val="4"/>
  </w:num>
  <w:num w:numId="8">
    <w:abstractNumId w:val="6"/>
  </w:num>
  <w:num w:numId="9">
    <w:abstractNumId w:val="1"/>
  </w:num>
  <w:num w:numId="10">
    <w:abstractNumId w:val="5"/>
  </w:num>
  <w:num w:numId="11">
    <w:abstractNumId w:val="8"/>
  </w:num>
  <w:num w:numId="12">
    <w:abstractNumId w:val="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sxddwavpr0r9exxekp2t0pf0wz029v2w2s&quot;&gt;My_EndNote_Library&lt;record-ids&gt;&lt;item&gt;1&lt;/item&gt;&lt;item&gt;6&lt;/item&gt;&lt;item&gt;7&lt;/item&gt;&lt;item&gt;9&lt;/item&gt;&lt;item&gt;10&lt;/item&gt;&lt;item&gt;11&lt;/item&gt;&lt;item&gt;12&lt;/item&gt;&lt;item&gt;13&lt;/item&gt;&lt;item&gt;14&lt;/item&gt;&lt;item&gt;15&lt;/item&gt;&lt;item&gt;16&lt;/item&gt;&lt;item&gt;18&lt;/item&gt;&lt;item&gt;19&lt;/item&gt;&lt;item&gt;20&lt;/item&gt;&lt;item&gt;21&lt;/item&gt;&lt;item&gt;22&lt;/item&gt;&lt;item&gt;23&lt;/item&gt;&lt;item&gt;25&lt;/item&gt;&lt;item&gt;26&lt;/item&gt;&lt;item&gt;27&lt;/item&gt;&lt;item&gt;28&lt;/item&gt;&lt;item&gt;29&lt;/item&gt;&lt;item&gt;30&lt;/item&gt;&lt;item&gt;31&lt;/item&gt;&lt;item&gt;33&lt;/item&gt;&lt;item&gt;35&lt;/item&gt;&lt;item&gt;41&lt;/item&gt;&lt;item&gt;48&lt;/item&gt;&lt;item&gt;50&lt;/item&gt;&lt;item&gt;51&lt;/item&gt;&lt;item&gt;52&lt;/item&gt;&lt;item&gt;53&lt;/item&gt;&lt;item&gt;54&lt;/item&gt;&lt;item&gt;55&lt;/item&gt;&lt;item&gt;56&lt;/item&gt;&lt;/record-ids&gt;&lt;/item&gt;&lt;/Libraries&gt;"/>
  </w:docVars>
  <w:rsids>
    <w:rsidRoot w:val="006E4797"/>
    <w:rsid w:val="0001062C"/>
    <w:rsid w:val="00016374"/>
    <w:rsid w:val="000172BB"/>
    <w:rsid w:val="0002128A"/>
    <w:rsid w:val="00025983"/>
    <w:rsid w:val="0003342F"/>
    <w:rsid w:val="00033ED8"/>
    <w:rsid w:val="000348EC"/>
    <w:rsid w:val="00036203"/>
    <w:rsid w:val="00037918"/>
    <w:rsid w:val="0003ED69"/>
    <w:rsid w:val="0004179A"/>
    <w:rsid w:val="0005118F"/>
    <w:rsid w:val="00051C51"/>
    <w:rsid w:val="00061625"/>
    <w:rsid w:val="00063A00"/>
    <w:rsid w:val="00063F7F"/>
    <w:rsid w:val="000736BC"/>
    <w:rsid w:val="000816A0"/>
    <w:rsid w:val="00083E9D"/>
    <w:rsid w:val="00084EE7"/>
    <w:rsid w:val="00087EFF"/>
    <w:rsid w:val="00087FB4"/>
    <w:rsid w:val="00090919"/>
    <w:rsid w:val="00092A07"/>
    <w:rsid w:val="00093BC3"/>
    <w:rsid w:val="00095DC9"/>
    <w:rsid w:val="00095FDF"/>
    <w:rsid w:val="000A06FF"/>
    <w:rsid w:val="000A294F"/>
    <w:rsid w:val="000A39F9"/>
    <w:rsid w:val="000A4063"/>
    <w:rsid w:val="000A7D8A"/>
    <w:rsid w:val="000A97DF"/>
    <w:rsid w:val="000B22F8"/>
    <w:rsid w:val="000B364E"/>
    <w:rsid w:val="000B394D"/>
    <w:rsid w:val="000B50F1"/>
    <w:rsid w:val="000B7D4F"/>
    <w:rsid w:val="000B92B5"/>
    <w:rsid w:val="000C0351"/>
    <w:rsid w:val="000C161E"/>
    <w:rsid w:val="000C1BB2"/>
    <w:rsid w:val="000C476D"/>
    <w:rsid w:val="000C5F53"/>
    <w:rsid w:val="000C7B2A"/>
    <w:rsid w:val="000C7C1D"/>
    <w:rsid w:val="000D66F1"/>
    <w:rsid w:val="000D7170"/>
    <w:rsid w:val="000E1AA0"/>
    <w:rsid w:val="000E4451"/>
    <w:rsid w:val="000F002A"/>
    <w:rsid w:val="000F044B"/>
    <w:rsid w:val="000F0621"/>
    <w:rsid w:val="000F064B"/>
    <w:rsid w:val="000F0B8A"/>
    <w:rsid w:val="000F3ECD"/>
    <w:rsid w:val="000F72FC"/>
    <w:rsid w:val="000F7FFB"/>
    <w:rsid w:val="00101F42"/>
    <w:rsid w:val="00101F60"/>
    <w:rsid w:val="0010202B"/>
    <w:rsid w:val="001043B4"/>
    <w:rsid w:val="001045C5"/>
    <w:rsid w:val="00105158"/>
    <w:rsid w:val="00110DBC"/>
    <w:rsid w:val="001126D5"/>
    <w:rsid w:val="0011484D"/>
    <w:rsid w:val="00114DC7"/>
    <w:rsid w:val="00115D7A"/>
    <w:rsid w:val="00116A0B"/>
    <w:rsid w:val="00120628"/>
    <w:rsid w:val="0012378E"/>
    <w:rsid w:val="001256ED"/>
    <w:rsid w:val="00134059"/>
    <w:rsid w:val="001412D8"/>
    <w:rsid w:val="00145A94"/>
    <w:rsid w:val="00145FCC"/>
    <w:rsid w:val="001462E4"/>
    <w:rsid w:val="001535DB"/>
    <w:rsid w:val="00161C1E"/>
    <w:rsid w:val="00162DBA"/>
    <w:rsid w:val="001669D7"/>
    <w:rsid w:val="00173946"/>
    <w:rsid w:val="001762B0"/>
    <w:rsid w:val="001838EF"/>
    <w:rsid w:val="001852B6"/>
    <w:rsid w:val="00186E5E"/>
    <w:rsid w:val="00190D2B"/>
    <w:rsid w:val="00192122"/>
    <w:rsid w:val="0019372C"/>
    <w:rsid w:val="00194227"/>
    <w:rsid w:val="00196265"/>
    <w:rsid w:val="00197386"/>
    <w:rsid w:val="001A0053"/>
    <w:rsid w:val="001A2642"/>
    <w:rsid w:val="001A5D71"/>
    <w:rsid w:val="001B19E5"/>
    <w:rsid w:val="001B3EF6"/>
    <w:rsid w:val="001C3FCD"/>
    <w:rsid w:val="001C5823"/>
    <w:rsid w:val="001C7B86"/>
    <w:rsid w:val="001D2473"/>
    <w:rsid w:val="001D3BBB"/>
    <w:rsid w:val="001D7DF6"/>
    <w:rsid w:val="001E0C87"/>
    <w:rsid w:val="001E3657"/>
    <w:rsid w:val="001E7D9C"/>
    <w:rsid w:val="001F0390"/>
    <w:rsid w:val="00203E70"/>
    <w:rsid w:val="00204D30"/>
    <w:rsid w:val="0020688F"/>
    <w:rsid w:val="0021017E"/>
    <w:rsid w:val="00212647"/>
    <w:rsid w:val="0021493E"/>
    <w:rsid w:val="00214EC1"/>
    <w:rsid w:val="00217B40"/>
    <w:rsid w:val="002190CA"/>
    <w:rsid w:val="00224473"/>
    <w:rsid w:val="00227AAF"/>
    <w:rsid w:val="00231840"/>
    <w:rsid w:val="00232EB9"/>
    <w:rsid w:val="00235B2D"/>
    <w:rsid w:val="002370C5"/>
    <w:rsid w:val="00254E29"/>
    <w:rsid w:val="0025590F"/>
    <w:rsid w:val="002568F0"/>
    <w:rsid w:val="00261A1B"/>
    <w:rsid w:val="00274D01"/>
    <w:rsid w:val="00275866"/>
    <w:rsid w:val="00281CF1"/>
    <w:rsid w:val="00282120"/>
    <w:rsid w:val="00285B18"/>
    <w:rsid w:val="002915E9"/>
    <w:rsid w:val="00292438"/>
    <w:rsid w:val="00293BE1"/>
    <w:rsid w:val="00294754"/>
    <w:rsid w:val="00294790"/>
    <w:rsid w:val="00296C98"/>
    <w:rsid w:val="002A0224"/>
    <w:rsid w:val="002A24D9"/>
    <w:rsid w:val="002A2811"/>
    <w:rsid w:val="002A387B"/>
    <w:rsid w:val="002A5CC2"/>
    <w:rsid w:val="002A5D04"/>
    <w:rsid w:val="002B3AEA"/>
    <w:rsid w:val="002B49B8"/>
    <w:rsid w:val="002B68C2"/>
    <w:rsid w:val="002B68D6"/>
    <w:rsid w:val="002B778E"/>
    <w:rsid w:val="002C34EE"/>
    <w:rsid w:val="002C3D8C"/>
    <w:rsid w:val="002C6E5C"/>
    <w:rsid w:val="002C791A"/>
    <w:rsid w:val="002C79D0"/>
    <w:rsid w:val="002D4AE6"/>
    <w:rsid w:val="002D7682"/>
    <w:rsid w:val="002E0D18"/>
    <w:rsid w:val="002E4CBA"/>
    <w:rsid w:val="002F0D4E"/>
    <w:rsid w:val="002F3878"/>
    <w:rsid w:val="002F43FB"/>
    <w:rsid w:val="002F5548"/>
    <w:rsid w:val="00303DC6"/>
    <w:rsid w:val="003062F0"/>
    <w:rsid w:val="00312E45"/>
    <w:rsid w:val="00314F2F"/>
    <w:rsid w:val="00316894"/>
    <w:rsid w:val="00316BA8"/>
    <w:rsid w:val="00317F66"/>
    <w:rsid w:val="00321B6F"/>
    <w:rsid w:val="00324F73"/>
    <w:rsid w:val="00326F20"/>
    <w:rsid w:val="0032742D"/>
    <w:rsid w:val="00332196"/>
    <w:rsid w:val="0033266B"/>
    <w:rsid w:val="0033360D"/>
    <w:rsid w:val="00334CCA"/>
    <w:rsid w:val="00343B89"/>
    <w:rsid w:val="00345EB2"/>
    <w:rsid w:val="00350251"/>
    <w:rsid w:val="00351087"/>
    <w:rsid w:val="00352D17"/>
    <w:rsid w:val="00355E56"/>
    <w:rsid w:val="00361106"/>
    <w:rsid w:val="003737F5"/>
    <w:rsid w:val="00373B03"/>
    <w:rsid w:val="00374421"/>
    <w:rsid w:val="0037485D"/>
    <w:rsid w:val="00375CEE"/>
    <w:rsid w:val="00377DA4"/>
    <w:rsid w:val="00380E7A"/>
    <w:rsid w:val="00382944"/>
    <w:rsid w:val="003852E5"/>
    <w:rsid w:val="00390D46"/>
    <w:rsid w:val="003A44E6"/>
    <w:rsid w:val="003B243C"/>
    <w:rsid w:val="003B6A83"/>
    <w:rsid w:val="003C3C77"/>
    <w:rsid w:val="003C5E44"/>
    <w:rsid w:val="003C75BF"/>
    <w:rsid w:val="003C7CF0"/>
    <w:rsid w:val="003D3E90"/>
    <w:rsid w:val="003E0295"/>
    <w:rsid w:val="003E580E"/>
    <w:rsid w:val="003E7B3C"/>
    <w:rsid w:val="003E7D89"/>
    <w:rsid w:val="003F16A4"/>
    <w:rsid w:val="003F4426"/>
    <w:rsid w:val="003F4BF0"/>
    <w:rsid w:val="003F5E53"/>
    <w:rsid w:val="003F7052"/>
    <w:rsid w:val="0040513D"/>
    <w:rsid w:val="00406145"/>
    <w:rsid w:val="00406B26"/>
    <w:rsid w:val="004106C2"/>
    <w:rsid w:val="004114F8"/>
    <w:rsid w:val="0041E1DE"/>
    <w:rsid w:val="00426068"/>
    <w:rsid w:val="00430288"/>
    <w:rsid w:val="004303C3"/>
    <w:rsid w:val="00433DEE"/>
    <w:rsid w:val="004352F2"/>
    <w:rsid w:val="00437EAA"/>
    <w:rsid w:val="0044285D"/>
    <w:rsid w:val="00442C60"/>
    <w:rsid w:val="004460D7"/>
    <w:rsid w:val="0045355A"/>
    <w:rsid w:val="004579AD"/>
    <w:rsid w:val="0046114A"/>
    <w:rsid w:val="00462498"/>
    <w:rsid w:val="004625A9"/>
    <w:rsid w:val="00463486"/>
    <w:rsid w:val="004642B3"/>
    <w:rsid w:val="004652A6"/>
    <w:rsid w:val="004654BE"/>
    <w:rsid w:val="004660F9"/>
    <w:rsid w:val="00466F37"/>
    <w:rsid w:val="0047535A"/>
    <w:rsid w:val="004764A8"/>
    <w:rsid w:val="004819EB"/>
    <w:rsid w:val="004831CC"/>
    <w:rsid w:val="00485FFC"/>
    <w:rsid w:val="00486371"/>
    <w:rsid w:val="00486430"/>
    <w:rsid w:val="00490AE1"/>
    <w:rsid w:val="00492917"/>
    <w:rsid w:val="00494F87"/>
    <w:rsid w:val="00495152"/>
    <w:rsid w:val="00497AFE"/>
    <w:rsid w:val="004A045C"/>
    <w:rsid w:val="004A0EF4"/>
    <w:rsid w:val="004A58FE"/>
    <w:rsid w:val="004B0465"/>
    <w:rsid w:val="004B0AF0"/>
    <w:rsid w:val="004B122D"/>
    <w:rsid w:val="004B1B1A"/>
    <w:rsid w:val="004B2F2A"/>
    <w:rsid w:val="004B4DE1"/>
    <w:rsid w:val="004B5518"/>
    <w:rsid w:val="004B6E9E"/>
    <w:rsid w:val="004C1ABB"/>
    <w:rsid w:val="004C32DA"/>
    <w:rsid w:val="004E1614"/>
    <w:rsid w:val="004E3745"/>
    <w:rsid w:val="004E3753"/>
    <w:rsid w:val="004E41C6"/>
    <w:rsid w:val="004F0DC4"/>
    <w:rsid w:val="004F55BA"/>
    <w:rsid w:val="004F6AB7"/>
    <w:rsid w:val="004F6AED"/>
    <w:rsid w:val="005053AB"/>
    <w:rsid w:val="005109BE"/>
    <w:rsid w:val="00510D27"/>
    <w:rsid w:val="00511B7C"/>
    <w:rsid w:val="005217E6"/>
    <w:rsid w:val="00524546"/>
    <w:rsid w:val="00524F65"/>
    <w:rsid w:val="005255AC"/>
    <w:rsid w:val="0052608E"/>
    <w:rsid w:val="005313E4"/>
    <w:rsid w:val="00533050"/>
    <w:rsid w:val="00533B30"/>
    <w:rsid w:val="005355A2"/>
    <w:rsid w:val="00535A99"/>
    <w:rsid w:val="00536F84"/>
    <w:rsid w:val="00540464"/>
    <w:rsid w:val="00544DE7"/>
    <w:rsid w:val="00545678"/>
    <w:rsid w:val="00545EDE"/>
    <w:rsid w:val="00547483"/>
    <w:rsid w:val="0054AE0C"/>
    <w:rsid w:val="005513B3"/>
    <w:rsid w:val="00551D82"/>
    <w:rsid w:val="00552136"/>
    <w:rsid w:val="005523C9"/>
    <w:rsid w:val="00552C73"/>
    <w:rsid w:val="00555409"/>
    <w:rsid w:val="00555C6A"/>
    <w:rsid w:val="0055796F"/>
    <w:rsid w:val="00557CAB"/>
    <w:rsid w:val="005609AC"/>
    <w:rsid w:val="00561F1A"/>
    <w:rsid w:val="005627D0"/>
    <w:rsid w:val="00564363"/>
    <w:rsid w:val="00566467"/>
    <w:rsid w:val="00572C84"/>
    <w:rsid w:val="00574C64"/>
    <w:rsid w:val="00576955"/>
    <w:rsid w:val="00580588"/>
    <w:rsid w:val="00583523"/>
    <w:rsid w:val="00586500"/>
    <w:rsid w:val="00587679"/>
    <w:rsid w:val="00592D20"/>
    <w:rsid w:val="0059455F"/>
    <w:rsid w:val="005962A1"/>
    <w:rsid w:val="00596376"/>
    <w:rsid w:val="00597C31"/>
    <w:rsid w:val="005A12B4"/>
    <w:rsid w:val="005A5F47"/>
    <w:rsid w:val="005A6D09"/>
    <w:rsid w:val="005A7F1A"/>
    <w:rsid w:val="005B3320"/>
    <w:rsid w:val="005B33B5"/>
    <w:rsid w:val="005B4EB3"/>
    <w:rsid w:val="005B6AE3"/>
    <w:rsid w:val="005B7109"/>
    <w:rsid w:val="005B739A"/>
    <w:rsid w:val="005C3FD3"/>
    <w:rsid w:val="005D29DA"/>
    <w:rsid w:val="005D51B2"/>
    <w:rsid w:val="005D5227"/>
    <w:rsid w:val="005E2F2F"/>
    <w:rsid w:val="005F0A51"/>
    <w:rsid w:val="005F4592"/>
    <w:rsid w:val="005F6570"/>
    <w:rsid w:val="005F78F0"/>
    <w:rsid w:val="006073BD"/>
    <w:rsid w:val="00610098"/>
    <w:rsid w:val="00611BDF"/>
    <w:rsid w:val="00612239"/>
    <w:rsid w:val="006135D8"/>
    <w:rsid w:val="00615B44"/>
    <w:rsid w:val="00617D2F"/>
    <w:rsid w:val="00621C2A"/>
    <w:rsid w:val="00622578"/>
    <w:rsid w:val="00625924"/>
    <w:rsid w:val="006308BD"/>
    <w:rsid w:val="006320A5"/>
    <w:rsid w:val="00632182"/>
    <w:rsid w:val="0063435F"/>
    <w:rsid w:val="006344B1"/>
    <w:rsid w:val="00634808"/>
    <w:rsid w:val="00636787"/>
    <w:rsid w:val="00636972"/>
    <w:rsid w:val="006374AA"/>
    <w:rsid w:val="00641077"/>
    <w:rsid w:val="00642429"/>
    <w:rsid w:val="006468F4"/>
    <w:rsid w:val="00650240"/>
    <w:rsid w:val="00654799"/>
    <w:rsid w:val="00657604"/>
    <w:rsid w:val="006578B9"/>
    <w:rsid w:val="006615BE"/>
    <w:rsid w:val="00661ECE"/>
    <w:rsid w:val="006641FC"/>
    <w:rsid w:val="006647E7"/>
    <w:rsid w:val="006653C4"/>
    <w:rsid w:val="00666E97"/>
    <w:rsid w:val="00667926"/>
    <w:rsid w:val="006704F0"/>
    <w:rsid w:val="0067552F"/>
    <w:rsid w:val="00676BE1"/>
    <w:rsid w:val="00680BDE"/>
    <w:rsid w:val="00683EEA"/>
    <w:rsid w:val="00691E2A"/>
    <w:rsid w:val="00692077"/>
    <w:rsid w:val="0069305E"/>
    <w:rsid w:val="00693754"/>
    <w:rsid w:val="00694A7D"/>
    <w:rsid w:val="006965B5"/>
    <w:rsid w:val="006A4B92"/>
    <w:rsid w:val="006B0051"/>
    <w:rsid w:val="006B0B3C"/>
    <w:rsid w:val="006B0BE7"/>
    <w:rsid w:val="006B2B72"/>
    <w:rsid w:val="006B2D82"/>
    <w:rsid w:val="006B4E2E"/>
    <w:rsid w:val="006B72D1"/>
    <w:rsid w:val="006C1365"/>
    <w:rsid w:val="006C14D0"/>
    <w:rsid w:val="006C58F7"/>
    <w:rsid w:val="006D12A6"/>
    <w:rsid w:val="006D2849"/>
    <w:rsid w:val="006D3CE8"/>
    <w:rsid w:val="006D681F"/>
    <w:rsid w:val="006D6839"/>
    <w:rsid w:val="006E0531"/>
    <w:rsid w:val="006E09BA"/>
    <w:rsid w:val="006E16E1"/>
    <w:rsid w:val="006E4797"/>
    <w:rsid w:val="006F06FB"/>
    <w:rsid w:val="006F1177"/>
    <w:rsid w:val="006F2611"/>
    <w:rsid w:val="006F2EBA"/>
    <w:rsid w:val="006F35BB"/>
    <w:rsid w:val="007012E2"/>
    <w:rsid w:val="00701990"/>
    <w:rsid w:val="007030DF"/>
    <w:rsid w:val="00704D17"/>
    <w:rsid w:val="00708562"/>
    <w:rsid w:val="00711D0D"/>
    <w:rsid w:val="00712F4E"/>
    <w:rsid w:val="00715472"/>
    <w:rsid w:val="00722CF8"/>
    <w:rsid w:val="00723CEF"/>
    <w:rsid w:val="00725D05"/>
    <w:rsid w:val="00725E46"/>
    <w:rsid w:val="00726DCA"/>
    <w:rsid w:val="0073290C"/>
    <w:rsid w:val="0073630D"/>
    <w:rsid w:val="00737646"/>
    <w:rsid w:val="007454AB"/>
    <w:rsid w:val="007459FA"/>
    <w:rsid w:val="0075045B"/>
    <w:rsid w:val="0075494E"/>
    <w:rsid w:val="00754D3A"/>
    <w:rsid w:val="00755B89"/>
    <w:rsid w:val="00756426"/>
    <w:rsid w:val="007569DF"/>
    <w:rsid w:val="00756B4D"/>
    <w:rsid w:val="007600CA"/>
    <w:rsid w:val="00767B2B"/>
    <w:rsid w:val="007757BF"/>
    <w:rsid w:val="00776342"/>
    <w:rsid w:val="0077725D"/>
    <w:rsid w:val="00777EA3"/>
    <w:rsid w:val="00781864"/>
    <w:rsid w:val="007827A2"/>
    <w:rsid w:val="00786C91"/>
    <w:rsid w:val="00786FA9"/>
    <w:rsid w:val="007904EE"/>
    <w:rsid w:val="00790A4D"/>
    <w:rsid w:val="0079462C"/>
    <w:rsid w:val="007949B6"/>
    <w:rsid w:val="007A03DF"/>
    <w:rsid w:val="007A28CE"/>
    <w:rsid w:val="007A3F4B"/>
    <w:rsid w:val="007A466A"/>
    <w:rsid w:val="007A6A7B"/>
    <w:rsid w:val="007B0FD3"/>
    <w:rsid w:val="007C4796"/>
    <w:rsid w:val="007C6824"/>
    <w:rsid w:val="007D2B7A"/>
    <w:rsid w:val="007D2B9C"/>
    <w:rsid w:val="007D2CAF"/>
    <w:rsid w:val="007D4EAA"/>
    <w:rsid w:val="007D6E9C"/>
    <w:rsid w:val="007E4644"/>
    <w:rsid w:val="007E4D2F"/>
    <w:rsid w:val="007E6945"/>
    <w:rsid w:val="007E772D"/>
    <w:rsid w:val="007F3FC8"/>
    <w:rsid w:val="007F46B9"/>
    <w:rsid w:val="007F4A57"/>
    <w:rsid w:val="007F6AE8"/>
    <w:rsid w:val="008041F7"/>
    <w:rsid w:val="008048A5"/>
    <w:rsid w:val="00808397"/>
    <w:rsid w:val="008100BF"/>
    <w:rsid w:val="00810662"/>
    <w:rsid w:val="00810879"/>
    <w:rsid w:val="00810901"/>
    <w:rsid w:val="00810AB7"/>
    <w:rsid w:val="00811DC2"/>
    <w:rsid w:val="008127ED"/>
    <w:rsid w:val="00815519"/>
    <w:rsid w:val="008220EA"/>
    <w:rsid w:val="008235AD"/>
    <w:rsid w:val="00825DC1"/>
    <w:rsid w:val="008300D2"/>
    <w:rsid w:val="00830245"/>
    <w:rsid w:val="00831FE8"/>
    <w:rsid w:val="008321E9"/>
    <w:rsid w:val="00833F3D"/>
    <w:rsid w:val="00837DDD"/>
    <w:rsid w:val="008412E1"/>
    <w:rsid w:val="0084145E"/>
    <w:rsid w:val="00841D76"/>
    <w:rsid w:val="008431DD"/>
    <w:rsid w:val="00843A28"/>
    <w:rsid w:val="008478D8"/>
    <w:rsid w:val="008504B9"/>
    <w:rsid w:val="008507AC"/>
    <w:rsid w:val="00850821"/>
    <w:rsid w:val="00851569"/>
    <w:rsid w:val="00851D89"/>
    <w:rsid w:val="0086367E"/>
    <w:rsid w:val="008649A0"/>
    <w:rsid w:val="00865F66"/>
    <w:rsid w:val="00866628"/>
    <w:rsid w:val="008679F0"/>
    <w:rsid w:val="008722E8"/>
    <w:rsid w:val="00875FF7"/>
    <w:rsid w:val="008803BF"/>
    <w:rsid w:val="00880C7E"/>
    <w:rsid w:val="00881B97"/>
    <w:rsid w:val="00882AE9"/>
    <w:rsid w:val="0088661C"/>
    <w:rsid w:val="00894AFA"/>
    <w:rsid w:val="0089532E"/>
    <w:rsid w:val="008A0A2B"/>
    <w:rsid w:val="008B1C52"/>
    <w:rsid w:val="008B5AB5"/>
    <w:rsid w:val="008C29EC"/>
    <w:rsid w:val="008C5566"/>
    <w:rsid w:val="008D0755"/>
    <w:rsid w:val="008D7929"/>
    <w:rsid w:val="008E0A39"/>
    <w:rsid w:val="008E17EF"/>
    <w:rsid w:val="008E2CA7"/>
    <w:rsid w:val="008E4837"/>
    <w:rsid w:val="008E4A23"/>
    <w:rsid w:val="008E52CD"/>
    <w:rsid w:val="008E5A2B"/>
    <w:rsid w:val="008F05D7"/>
    <w:rsid w:val="008F0692"/>
    <w:rsid w:val="008F0CD2"/>
    <w:rsid w:val="008F1396"/>
    <w:rsid w:val="008F252E"/>
    <w:rsid w:val="008F3BFA"/>
    <w:rsid w:val="008F5BA8"/>
    <w:rsid w:val="009008A1"/>
    <w:rsid w:val="009024F4"/>
    <w:rsid w:val="00903792"/>
    <w:rsid w:val="00904568"/>
    <w:rsid w:val="009119B1"/>
    <w:rsid w:val="00917E16"/>
    <w:rsid w:val="00921A0F"/>
    <w:rsid w:val="00922C00"/>
    <w:rsid w:val="009232E4"/>
    <w:rsid w:val="00925BC1"/>
    <w:rsid w:val="00926DDD"/>
    <w:rsid w:val="00927313"/>
    <w:rsid w:val="00933304"/>
    <w:rsid w:val="00933578"/>
    <w:rsid w:val="00933D71"/>
    <w:rsid w:val="00936AE2"/>
    <w:rsid w:val="009373D1"/>
    <w:rsid w:val="0094365C"/>
    <w:rsid w:val="00945841"/>
    <w:rsid w:val="00947419"/>
    <w:rsid w:val="00947EF9"/>
    <w:rsid w:val="009510A1"/>
    <w:rsid w:val="009528F0"/>
    <w:rsid w:val="00956363"/>
    <w:rsid w:val="00956FDB"/>
    <w:rsid w:val="00961174"/>
    <w:rsid w:val="0096181B"/>
    <w:rsid w:val="00963543"/>
    <w:rsid w:val="00965050"/>
    <w:rsid w:val="00966311"/>
    <w:rsid w:val="00967505"/>
    <w:rsid w:val="009727B5"/>
    <w:rsid w:val="00972B72"/>
    <w:rsid w:val="00977463"/>
    <w:rsid w:val="00984A3B"/>
    <w:rsid w:val="0098600C"/>
    <w:rsid w:val="00986982"/>
    <w:rsid w:val="009913CD"/>
    <w:rsid w:val="00995A4E"/>
    <w:rsid w:val="00996E69"/>
    <w:rsid w:val="009A1BAA"/>
    <w:rsid w:val="009A4069"/>
    <w:rsid w:val="009A54A3"/>
    <w:rsid w:val="009A6575"/>
    <w:rsid w:val="009B1796"/>
    <w:rsid w:val="009B542E"/>
    <w:rsid w:val="009B5E5F"/>
    <w:rsid w:val="009C41FD"/>
    <w:rsid w:val="009C4F86"/>
    <w:rsid w:val="009C63D3"/>
    <w:rsid w:val="009C78F2"/>
    <w:rsid w:val="009D0A2C"/>
    <w:rsid w:val="009D20CA"/>
    <w:rsid w:val="009D319C"/>
    <w:rsid w:val="009D34DB"/>
    <w:rsid w:val="009E0303"/>
    <w:rsid w:val="009E2F7A"/>
    <w:rsid w:val="009E3F70"/>
    <w:rsid w:val="009E58BD"/>
    <w:rsid w:val="009E66C5"/>
    <w:rsid w:val="009F1439"/>
    <w:rsid w:val="009F1DC1"/>
    <w:rsid w:val="009F2C3C"/>
    <w:rsid w:val="009F41DB"/>
    <w:rsid w:val="00A009F2"/>
    <w:rsid w:val="00A1139A"/>
    <w:rsid w:val="00A13624"/>
    <w:rsid w:val="00A13BE2"/>
    <w:rsid w:val="00A164E1"/>
    <w:rsid w:val="00A16814"/>
    <w:rsid w:val="00A17223"/>
    <w:rsid w:val="00A206BC"/>
    <w:rsid w:val="00A25542"/>
    <w:rsid w:val="00A2662F"/>
    <w:rsid w:val="00A27DFA"/>
    <w:rsid w:val="00A27F51"/>
    <w:rsid w:val="00A304C6"/>
    <w:rsid w:val="00A31BD6"/>
    <w:rsid w:val="00A34D0A"/>
    <w:rsid w:val="00A36B02"/>
    <w:rsid w:val="00A36B07"/>
    <w:rsid w:val="00A40561"/>
    <w:rsid w:val="00A42BE3"/>
    <w:rsid w:val="00A43529"/>
    <w:rsid w:val="00A46D61"/>
    <w:rsid w:val="00A47698"/>
    <w:rsid w:val="00A51ADD"/>
    <w:rsid w:val="00A52990"/>
    <w:rsid w:val="00A52C44"/>
    <w:rsid w:val="00A53D6B"/>
    <w:rsid w:val="00A60E1F"/>
    <w:rsid w:val="00A70F88"/>
    <w:rsid w:val="00A720CE"/>
    <w:rsid w:val="00A74A11"/>
    <w:rsid w:val="00A77E66"/>
    <w:rsid w:val="00A83B3F"/>
    <w:rsid w:val="00A85DE7"/>
    <w:rsid w:val="00A8660B"/>
    <w:rsid w:val="00A961C3"/>
    <w:rsid w:val="00AA6848"/>
    <w:rsid w:val="00AA7DC1"/>
    <w:rsid w:val="00AB53C2"/>
    <w:rsid w:val="00AC0336"/>
    <w:rsid w:val="00AC1E4E"/>
    <w:rsid w:val="00AC4593"/>
    <w:rsid w:val="00AC5955"/>
    <w:rsid w:val="00AD27AE"/>
    <w:rsid w:val="00AD2CEB"/>
    <w:rsid w:val="00AD3921"/>
    <w:rsid w:val="00AE0103"/>
    <w:rsid w:val="00AE0D35"/>
    <w:rsid w:val="00AE4A37"/>
    <w:rsid w:val="00AE5260"/>
    <w:rsid w:val="00AE54D3"/>
    <w:rsid w:val="00AE6877"/>
    <w:rsid w:val="00B01A42"/>
    <w:rsid w:val="00B039BE"/>
    <w:rsid w:val="00B147F3"/>
    <w:rsid w:val="00B15375"/>
    <w:rsid w:val="00B1563A"/>
    <w:rsid w:val="00B16E6B"/>
    <w:rsid w:val="00B222DA"/>
    <w:rsid w:val="00B24D74"/>
    <w:rsid w:val="00B25259"/>
    <w:rsid w:val="00B27CED"/>
    <w:rsid w:val="00B314FC"/>
    <w:rsid w:val="00B316C0"/>
    <w:rsid w:val="00B318D9"/>
    <w:rsid w:val="00B31EA1"/>
    <w:rsid w:val="00B31F1C"/>
    <w:rsid w:val="00B411BB"/>
    <w:rsid w:val="00B42A00"/>
    <w:rsid w:val="00B44D40"/>
    <w:rsid w:val="00B46D98"/>
    <w:rsid w:val="00B47141"/>
    <w:rsid w:val="00B47990"/>
    <w:rsid w:val="00B50589"/>
    <w:rsid w:val="00B513DA"/>
    <w:rsid w:val="00B52474"/>
    <w:rsid w:val="00B525A6"/>
    <w:rsid w:val="00B54994"/>
    <w:rsid w:val="00B558E4"/>
    <w:rsid w:val="00B55DA5"/>
    <w:rsid w:val="00B57B03"/>
    <w:rsid w:val="00B60151"/>
    <w:rsid w:val="00B619CF"/>
    <w:rsid w:val="00B61B51"/>
    <w:rsid w:val="00B64D5B"/>
    <w:rsid w:val="00B65BFA"/>
    <w:rsid w:val="00B67D79"/>
    <w:rsid w:val="00B7153C"/>
    <w:rsid w:val="00B722A5"/>
    <w:rsid w:val="00B72A7A"/>
    <w:rsid w:val="00B73F54"/>
    <w:rsid w:val="00B7638D"/>
    <w:rsid w:val="00B7647D"/>
    <w:rsid w:val="00B81F7D"/>
    <w:rsid w:val="00B83C02"/>
    <w:rsid w:val="00B8456A"/>
    <w:rsid w:val="00B848B0"/>
    <w:rsid w:val="00B84B66"/>
    <w:rsid w:val="00B91717"/>
    <w:rsid w:val="00B92064"/>
    <w:rsid w:val="00B97356"/>
    <w:rsid w:val="00B97852"/>
    <w:rsid w:val="00BA04EE"/>
    <w:rsid w:val="00BA0966"/>
    <w:rsid w:val="00BB312B"/>
    <w:rsid w:val="00BB370A"/>
    <w:rsid w:val="00BB376A"/>
    <w:rsid w:val="00BB4610"/>
    <w:rsid w:val="00BB4CDD"/>
    <w:rsid w:val="00BB618C"/>
    <w:rsid w:val="00BB7C5A"/>
    <w:rsid w:val="00BC14AA"/>
    <w:rsid w:val="00BC37BE"/>
    <w:rsid w:val="00BC4E1E"/>
    <w:rsid w:val="00BD08C4"/>
    <w:rsid w:val="00BD095E"/>
    <w:rsid w:val="00BD47D5"/>
    <w:rsid w:val="00BE1F1F"/>
    <w:rsid w:val="00BE61BC"/>
    <w:rsid w:val="00BE7FDF"/>
    <w:rsid w:val="00BF165F"/>
    <w:rsid w:val="00BF5139"/>
    <w:rsid w:val="00BF643C"/>
    <w:rsid w:val="00C01CA7"/>
    <w:rsid w:val="00C0218E"/>
    <w:rsid w:val="00C02201"/>
    <w:rsid w:val="00C0606A"/>
    <w:rsid w:val="00C103D8"/>
    <w:rsid w:val="00C132A8"/>
    <w:rsid w:val="00C143D9"/>
    <w:rsid w:val="00C1521E"/>
    <w:rsid w:val="00C169F7"/>
    <w:rsid w:val="00C178CD"/>
    <w:rsid w:val="00C23F7A"/>
    <w:rsid w:val="00C24959"/>
    <w:rsid w:val="00C253FF"/>
    <w:rsid w:val="00C27FBF"/>
    <w:rsid w:val="00C302F0"/>
    <w:rsid w:val="00C3069E"/>
    <w:rsid w:val="00C3284D"/>
    <w:rsid w:val="00C3C3D5"/>
    <w:rsid w:val="00C40246"/>
    <w:rsid w:val="00C4094A"/>
    <w:rsid w:val="00C4469C"/>
    <w:rsid w:val="00C45AB7"/>
    <w:rsid w:val="00C462D1"/>
    <w:rsid w:val="00C500CE"/>
    <w:rsid w:val="00C515E9"/>
    <w:rsid w:val="00C51C6C"/>
    <w:rsid w:val="00C62170"/>
    <w:rsid w:val="00C6272E"/>
    <w:rsid w:val="00C63595"/>
    <w:rsid w:val="00C66B92"/>
    <w:rsid w:val="00C66CE1"/>
    <w:rsid w:val="00C70928"/>
    <w:rsid w:val="00C730A4"/>
    <w:rsid w:val="00C7399D"/>
    <w:rsid w:val="00C80C64"/>
    <w:rsid w:val="00C8160F"/>
    <w:rsid w:val="00C81F23"/>
    <w:rsid w:val="00C82348"/>
    <w:rsid w:val="00C916D6"/>
    <w:rsid w:val="00C9280D"/>
    <w:rsid w:val="00C928E9"/>
    <w:rsid w:val="00C94F8A"/>
    <w:rsid w:val="00CA067E"/>
    <w:rsid w:val="00CA2CF6"/>
    <w:rsid w:val="00CA4A2F"/>
    <w:rsid w:val="00CA5FCC"/>
    <w:rsid w:val="00CB62A7"/>
    <w:rsid w:val="00CB776A"/>
    <w:rsid w:val="00CC4840"/>
    <w:rsid w:val="00CD01A2"/>
    <w:rsid w:val="00CD01A9"/>
    <w:rsid w:val="00CD243D"/>
    <w:rsid w:val="00CD349A"/>
    <w:rsid w:val="00CD352F"/>
    <w:rsid w:val="00CD54C5"/>
    <w:rsid w:val="00CE127C"/>
    <w:rsid w:val="00CE7B5E"/>
    <w:rsid w:val="00CF4B10"/>
    <w:rsid w:val="00D00636"/>
    <w:rsid w:val="00D02B6F"/>
    <w:rsid w:val="00D02F93"/>
    <w:rsid w:val="00D0668B"/>
    <w:rsid w:val="00D14D67"/>
    <w:rsid w:val="00D2125D"/>
    <w:rsid w:val="00D258B1"/>
    <w:rsid w:val="00D25DA3"/>
    <w:rsid w:val="00D276AE"/>
    <w:rsid w:val="00D278CD"/>
    <w:rsid w:val="00D33C72"/>
    <w:rsid w:val="00D406A2"/>
    <w:rsid w:val="00D45366"/>
    <w:rsid w:val="00D455C9"/>
    <w:rsid w:val="00D4630D"/>
    <w:rsid w:val="00D4747E"/>
    <w:rsid w:val="00D501E0"/>
    <w:rsid w:val="00D52FC0"/>
    <w:rsid w:val="00D53941"/>
    <w:rsid w:val="00D54E27"/>
    <w:rsid w:val="00D55076"/>
    <w:rsid w:val="00D60A65"/>
    <w:rsid w:val="00D60F79"/>
    <w:rsid w:val="00D62020"/>
    <w:rsid w:val="00D631A9"/>
    <w:rsid w:val="00D635D3"/>
    <w:rsid w:val="00D7029A"/>
    <w:rsid w:val="00D75C6C"/>
    <w:rsid w:val="00D766BA"/>
    <w:rsid w:val="00D7682E"/>
    <w:rsid w:val="00D83ADF"/>
    <w:rsid w:val="00D9071C"/>
    <w:rsid w:val="00D9272C"/>
    <w:rsid w:val="00D93BC9"/>
    <w:rsid w:val="00D959F7"/>
    <w:rsid w:val="00D96D5D"/>
    <w:rsid w:val="00D97217"/>
    <w:rsid w:val="00D9786D"/>
    <w:rsid w:val="00D97EEC"/>
    <w:rsid w:val="00DA0D1F"/>
    <w:rsid w:val="00DA1188"/>
    <w:rsid w:val="00DA1434"/>
    <w:rsid w:val="00DA5EB9"/>
    <w:rsid w:val="00DA6468"/>
    <w:rsid w:val="00DA6CE2"/>
    <w:rsid w:val="00DA7B01"/>
    <w:rsid w:val="00DB05E3"/>
    <w:rsid w:val="00DB5193"/>
    <w:rsid w:val="00DB56DA"/>
    <w:rsid w:val="00DB72B9"/>
    <w:rsid w:val="00DC3AD5"/>
    <w:rsid w:val="00DC439B"/>
    <w:rsid w:val="00DC4DF7"/>
    <w:rsid w:val="00DC5A77"/>
    <w:rsid w:val="00DC6095"/>
    <w:rsid w:val="00DD0498"/>
    <w:rsid w:val="00DD4F90"/>
    <w:rsid w:val="00DE1F0A"/>
    <w:rsid w:val="00DF1101"/>
    <w:rsid w:val="00DF5AF8"/>
    <w:rsid w:val="00E025A1"/>
    <w:rsid w:val="00E028BA"/>
    <w:rsid w:val="00E0513A"/>
    <w:rsid w:val="00E06E68"/>
    <w:rsid w:val="00E11EE7"/>
    <w:rsid w:val="00E11FF6"/>
    <w:rsid w:val="00E15E0B"/>
    <w:rsid w:val="00E15FFE"/>
    <w:rsid w:val="00E215C7"/>
    <w:rsid w:val="00E21F54"/>
    <w:rsid w:val="00E2382D"/>
    <w:rsid w:val="00E27C31"/>
    <w:rsid w:val="00E327DB"/>
    <w:rsid w:val="00E3749C"/>
    <w:rsid w:val="00E37C0A"/>
    <w:rsid w:val="00E39CD3"/>
    <w:rsid w:val="00E406D5"/>
    <w:rsid w:val="00E45660"/>
    <w:rsid w:val="00E472E9"/>
    <w:rsid w:val="00E47441"/>
    <w:rsid w:val="00E47C91"/>
    <w:rsid w:val="00E51427"/>
    <w:rsid w:val="00E56452"/>
    <w:rsid w:val="00E57B50"/>
    <w:rsid w:val="00E60DD4"/>
    <w:rsid w:val="00E6108A"/>
    <w:rsid w:val="00E630D9"/>
    <w:rsid w:val="00E64848"/>
    <w:rsid w:val="00E726AC"/>
    <w:rsid w:val="00E72870"/>
    <w:rsid w:val="00E72C15"/>
    <w:rsid w:val="00E72D49"/>
    <w:rsid w:val="00E748F5"/>
    <w:rsid w:val="00E86179"/>
    <w:rsid w:val="00E91965"/>
    <w:rsid w:val="00E91FA1"/>
    <w:rsid w:val="00E93C62"/>
    <w:rsid w:val="00E954B3"/>
    <w:rsid w:val="00E965D4"/>
    <w:rsid w:val="00EA1050"/>
    <w:rsid w:val="00EA1717"/>
    <w:rsid w:val="00EA49BA"/>
    <w:rsid w:val="00EA6A47"/>
    <w:rsid w:val="00EB1E68"/>
    <w:rsid w:val="00EB6FEC"/>
    <w:rsid w:val="00EC20AC"/>
    <w:rsid w:val="00EC2536"/>
    <w:rsid w:val="00EC3749"/>
    <w:rsid w:val="00EC465F"/>
    <w:rsid w:val="00ED0501"/>
    <w:rsid w:val="00ED6003"/>
    <w:rsid w:val="00ED7984"/>
    <w:rsid w:val="00ED7CCA"/>
    <w:rsid w:val="00EE0B62"/>
    <w:rsid w:val="00EE2F2F"/>
    <w:rsid w:val="00EE4BF3"/>
    <w:rsid w:val="00EE6251"/>
    <w:rsid w:val="00EE71DB"/>
    <w:rsid w:val="00EF0C26"/>
    <w:rsid w:val="00EF2C76"/>
    <w:rsid w:val="00EF7D0E"/>
    <w:rsid w:val="00F002D0"/>
    <w:rsid w:val="00F00EE3"/>
    <w:rsid w:val="00F01C5D"/>
    <w:rsid w:val="00F01CCB"/>
    <w:rsid w:val="00F10E17"/>
    <w:rsid w:val="00F12407"/>
    <w:rsid w:val="00F127D8"/>
    <w:rsid w:val="00F128E5"/>
    <w:rsid w:val="00F130C2"/>
    <w:rsid w:val="00F14557"/>
    <w:rsid w:val="00F1652D"/>
    <w:rsid w:val="00F17E6B"/>
    <w:rsid w:val="00F22288"/>
    <w:rsid w:val="00F2266B"/>
    <w:rsid w:val="00F23910"/>
    <w:rsid w:val="00F3061C"/>
    <w:rsid w:val="00F3562B"/>
    <w:rsid w:val="00F35922"/>
    <w:rsid w:val="00F428B5"/>
    <w:rsid w:val="00F4711C"/>
    <w:rsid w:val="00F521F9"/>
    <w:rsid w:val="00F53547"/>
    <w:rsid w:val="00F57449"/>
    <w:rsid w:val="00F6030C"/>
    <w:rsid w:val="00F619EB"/>
    <w:rsid w:val="00F64ED9"/>
    <w:rsid w:val="00F670C6"/>
    <w:rsid w:val="00F6728E"/>
    <w:rsid w:val="00F72551"/>
    <w:rsid w:val="00F72A75"/>
    <w:rsid w:val="00F72C6C"/>
    <w:rsid w:val="00F72E56"/>
    <w:rsid w:val="00F734DC"/>
    <w:rsid w:val="00F739EF"/>
    <w:rsid w:val="00F768EF"/>
    <w:rsid w:val="00F80017"/>
    <w:rsid w:val="00F82D8A"/>
    <w:rsid w:val="00F82F05"/>
    <w:rsid w:val="00F90AC1"/>
    <w:rsid w:val="00F91038"/>
    <w:rsid w:val="00F91AE2"/>
    <w:rsid w:val="00F91CED"/>
    <w:rsid w:val="00F978BD"/>
    <w:rsid w:val="00FA1D90"/>
    <w:rsid w:val="00FA45BA"/>
    <w:rsid w:val="00FB2572"/>
    <w:rsid w:val="00FB6DC4"/>
    <w:rsid w:val="00FB7263"/>
    <w:rsid w:val="00FC273D"/>
    <w:rsid w:val="00FC29C2"/>
    <w:rsid w:val="00FC40FF"/>
    <w:rsid w:val="00FC4956"/>
    <w:rsid w:val="00FC79B2"/>
    <w:rsid w:val="00FE0F46"/>
    <w:rsid w:val="00FE0F66"/>
    <w:rsid w:val="00FE2611"/>
    <w:rsid w:val="00FE2654"/>
    <w:rsid w:val="00FE555A"/>
    <w:rsid w:val="00FF2D13"/>
    <w:rsid w:val="00FF432E"/>
    <w:rsid w:val="00FF5A4F"/>
    <w:rsid w:val="00FF72B9"/>
    <w:rsid w:val="011A39CD"/>
    <w:rsid w:val="012C8091"/>
    <w:rsid w:val="01345EA6"/>
    <w:rsid w:val="013472C7"/>
    <w:rsid w:val="013530EA"/>
    <w:rsid w:val="013A0D4A"/>
    <w:rsid w:val="01668812"/>
    <w:rsid w:val="017CCD45"/>
    <w:rsid w:val="01B9DA04"/>
    <w:rsid w:val="01C04562"/>
    <w:rsid w:val="01F92277"/>
    <w:rsid w:val="024FE6E3"/>
    <w:rsid w:val="02673A0B"/>
    <w:rsid w:val="026BCD36"/>
    <w:rsid w:val="02D39C4E"/>
    <w:rsid w:val="0329B078"/>
    <w:rsid w:val="032C3984"/>
    <w:rsid w:val="0362A998"/>
    <w:rsid w:val="037A47D1"/>
    <w:rsid w:val="03822104"/>
    <w:rsid w:val="039B9675"/>
    <w:rsid w:val="03A74DA6"/>
    <w:rsid w:val="03ADB472"/>
    <w:rsid w:val="03C0C144"/>
    <w:rsid w:val="03D7FCB2"/>
    <w:rsid w:val="03F10520"/>
    <w:rsid w:val="03FCE87A"/>
    <w:rsid w:val="040F60C8"/>
    <w:rsid w:val="0418DEF3"/>
    <w:rsid w:val="041EA662"/>
    <w:rsid w:val="0442C345"/>
    <w:rsid w:val="0449EF71"/>
    <w:rsid w:val="046F25E9"/>
    <w:rsid w:val="04794CEB"/>
    <w:rsid w:val="048B7B4B"/>
    <w:rsid w:val="04A58DC7"/>
    <w:rsid w:val="04A912D4"/>
    <w:rsid w:val="04ACE36E"/>
    <w:rsid w:val="04D1F294"/>
    <w:rsid w:val="04D34D21"/>
    <w:rsid w:val="04E56FF0"/>
    <w:rsid w:val="051121C4"/>
    <w:rsid w:val="0513B125"/>
    <w:rsid w:val="0528FC9F"/>
    <w:rsid w:val="057D3CED"/>
    <w:rsid w:val="0580C350"/>
    <w:rsid w:val="05B986AC"/>
    <w:rsid w:val="05D5A9ED"/>
    <w:rsid w:val="05E0EEE2"/>
    <w:rsid w:val="05EEF472"/>
    <w:rsid w:val="05F4E407"/>
    <w:rsid w:val="06100243"/>
    <w:rsid w:val="06105C7C"/>
    <w:rsid w:val="062929A5"/>
    <w:rsid w:val="06315F2C"/>
    <w:rsid w:val="0635E803"/>
    <w:rsid w:val="065BB791"/>
    <w:rsid w:val="065FA844"/>
    <w:rsid w:val="06641837"/>
    <w:rsid w:val="068CD1C6"/>
    <w:rsid w:val="06952D65"/>
    <w:rsid w:val="06982582"/>
    <w:rsid w:val="06D8253A"/>
    <w:rsid w:val="06F55DA1"/>
    <w:rsid w:val="06FC1CF1"/>
    <w:rsid w:val="07195F87"/>
    <w:rsid w:val="073F8AEF"/>
    <w:rsid w:val="074BF9FC"/>
    <w:rsid w:val="0779BD0E"/>
    <w:rsid w:val="0795B4CF"/>
    <w:rsid w:val="07AAF748"/>
    <w:rsid w:val="07B1457D"/>
    <w:rsid w:val="07E376D2"/>
    <w:rsid w:val="080155DB"/>
    <w:rsid w:val="081DDC45"/>
    <w:rsid w:val="084F223A"/>
    <w:rsid w:val="08524F6F"/>
    <w:rsid w:val="0863003C"/>
    <w:rsid w:val="08A47539"/>
    <w:rsid w:val="08A6368C"/>
    <w:rsid w:val="08AECC97"/>
    <w:rsid w:val="08EB97AC"/>
    <w:rsid w:val="08FB0EA2"/>
    <w:rsid w:val="0910D23D"/>
    <w:rsid w:val="0928238C"/>
    <w:rsid w:val="09487856"/>
    <w:rsid w:val="094C6D54"/>
    <w:rsid w:val="094F0E43"/>
    <w:rsid w:val="0974E7D8"/>
    <w:rsid w:val="099D5A24"/>
    <w:rsid w:val="09BDB653"/>
    <w:rsid w:val="09E39D5B"/>
    <w:rsid w:val="09E4B1EA"/>
    <w:rsid w:val="0A007250"/>
    <w:rsid w:val="0A0619F6"/>
    <w:rsid w:val="0A0A186D"/>
    <w:rsid w:val="0A131BC5"/>
    <w:rsid w:val="0A2E639E"/>
    <w:rsid w:val="0A2FDD9A"/>
    <w:rsid w:val="0A35E38E"/>
    <w:rsid w:val="0A534BEC"/>
    <w:rsid w:val="0A677E2B"/>
    <w:rsid w:val="0A6C29FE"/>
    <w:rsid w:val="0A89FDCC"/>
    <w:rsid w:val="0AE74A9F"/>
    <w:rsid w:val="0AF86978"/>
    <w:rsid w:val="0B2181C7"/>
    <w:rsid w:val="0B2246E4"/>
    <w:rsid w:val="0B3184F3"/>
    <w:rsid w:val="0B3F913C"/>
    <w:rsid w:val="0B62EF29"/>
    <w:rsid w:val="0B6ABF80"/>
    <w:rsid w:val="0B6E1D99"/>
    <w:rsid w:val="0B7A0863"/>
    <w:rsid w:val="0B7F6DBC"/>
    <w:rsid w:val="0B9C199B"/>
    <w:rsid w:val="0BBDD6D3"/>
    <w:rsid w:val="0BFD9A97"/>
    <w:rsid w:val="0C0F4331"/>
    <w:rsid w:val="0C27AC93"/>
    <w:rsid w:val="0C359C2D"/>
    <w:rsid w:val="0C85CAC1"/>
    <w:rsid w:val="0CF06381"/>
    <w:rsid w:val="0CF3FB65"/>
    <w:rsid w:val="0D218426"/>
    <w:rsid w:val="0D2CEB73"/>
    <w:rsid w:val="0D4A1BB0"/>
    <w:rsid w:val="0D4DBAEB"/>
    <w:rsid w:val="0D73C5E0"/>
    <w:rsid w:val="0D81AAA9"/>
    <w:rsid w:val="0DDDA58D"/>
    <w:rsid w:val="0DEAF90C"/>
    <w:rsid w:val="0DEE7A6B"/>
    <w:rsid w:val="0E1974FE"/>
    <w:rsid w:val="0E47D9F0"/>
    <w:rsid w:val="0E9B59AB"/>
    <w:rsid w:val="0ED9C4B6"/>
    <w:rsid w:val="0EDE6D8C"/>
    <w:rsid w:val="0F502349"/>
    <w:rsid w:val="0F647193"/>
    <w:rsid w:val="0F684F5A"/>
    <w:rsid w:val="0F6E88B6"/>
    <w:rsid w:val="0F6EDB76"/>
    <w:rsid w:val="0FA64BC2"/>
    <w:rsid w:val="0FCA885F"/>
    <w:rsid w:val="0FD0F2DA"/>
    <w:rsid w:val="100B95A3"/>
    <w:rsid w:val="1054E4F5"/>
    <w:rsid w:val="108B0A0E"/>
    <w:rsid w:val="108DA333"/>
    <w:rsid w:val="109A96ED"/>
    <w:rsid w:val="10A1F978"/>
    <w:rsid w:val="112C1808"/>
    <w:rsid w:val="112FE52D"/>
    <w:rsid w:val="1140D08D"/>
    <w:rsid w:val="118CC2E4"/>
    <w:rsid w:val="11CA318B"/>
    <w:rsid w:val="11CE7E68"/>
    <w:rsid w:val="11DCB7F8"/>
    <w:rsid w:val="12093E87"/>
    <w:rsid w:val="12624AF3"/>
    <w:rsid w:val="128C0266"/>
    <w:rsid w:val="12D247CE"/>
    <w:rsid w:val="12D3626B"/>
    <w:rsid w:val="12FC0599"/>
    <w:rsid w:val="13031EFF"/>
    <w:rsid w:val="1318E8EF"/>
    <w:rsid w:val="1455187B"/>
    <w:rsid w:val="149CF149"/>
    <w:rsid w:val="14A2FBC1"/>
    <w:rsid w:val="14BB6D4D"/>
    <w:rsid w:val="14C14BBC"/>
    <w:rsid w:val="152F8902"/>
    <w:rsid w:val="15695306"/>
    <w:rsid w:val="158B2CD5"/>
    <w:rsid w:val="15910B45"/>
    <w:rsid w:val="15A8ADA9"/>
    <w:rsid w:val="15ABBDE0"/>
    <w:rsid w:val="162CD980"/>
    <w:rsid w:val="164071C7"/>
    <w:rsid w:val="165DEF47"/>
    <w:rsid w:val="167C1A6A"/>
    <w:rsid w:val="167FC4BD"/>
    <w:rsid w:val="169562A1"/>
    <w:rsid w:val="16A905DE"/>
    <w:rsid w:val="16CF800A"/>
    <w:rsid w:val="16D6FF2E"/>
    <w:rsid w:val="16F4777F"/>
    <w:rsid w:val="177ACA1C"/>
    <w:rsid w:val="17873CF1"/>
    <w:rsid w:val="17882506"/>
    <w:rsid w:val="17A68B71"/>
    <w:rsid w:val="17C3F597"/>
    <w:rsid w:val="17E2D20A"/>
    <w:rsid w:val="17E4A684"/>
    <w:rsid w:val="17E97793"/>
    <w:rsid w:val="1801933A"/>
    <w:rsid w:val="1808797E"/>
    <w:rsid w:val="18168AF5"/>
    <w:rsid w:val="18182DBE"/>
    <w:rsid w:val="1837152D"/>
    <w:rsid w:val="183C05D8"/>
    <w:rsid w:val="1849C80B"/>
    <w:rsid w:val="184CA283"/>
    <w:rsid w:val="186029AB"/>
    <w:rsid w:val="188AF4D7"/>
    <w:rsid w:val="18CD9F55"/>
    <w:rsid w:val="18D665CE"/>
    <w:rsid w:val="18E4E57F"/>
    <w:rsid w:val="191A5BEB"/>
    <w:rsid w:val="19368BEE"/>
    <w:rsid w:val="1948C32A"/>
    <w:rsid w:val="1949A204"/>
    <w:rsid w:val="19547A4C"/>
    <w:rsid w:val="195667E2"/>
    <w:rsid w:val="19609CD3"/>
    <w:rsid w:val="1987E636"/>
    <w:rsid w:val="1989E3DD"/>
    <w:rsid w:val="19AD02CB"/>
    <w:rsid w:val="19C4C332"/>
    <w:rsid w:val="19CA6F1B"/>
    <w:rsid w:val="19CBB9AD"/>
    <w:rsid w:val="19D26BB9"/>
    <w:rsid w:val="19ECC19E"/>
    <w:rsid w:val="1A028632"/>
    <w:rsid w:val="1A0ED3B0"/>
    <w:rsid w:val="1A23642B"/>
    <w:rsid w:val="1A2540F9"/>
    <w:rsid w:val="1A5C412F"/>
    <w:rsid w:val="1A85B519"/>
    <w:rsid w:val="1AD1288D"/>
    <w:rsid w:val="1AFF7552"/>
    <w:rsid w:val="1B12CA25"/>
    <w:rsid w:val="1B14912F"/>
    <w:rsid w:val="1B1A1510"/>
    <w:rsid w:val="1B462B33"/>
    <w:rsid w:val="1B506931"/>
    <w:rsid w:val="1B6130D0"/>
    <w:rsid w:val="1B6D9117"/>
    <w:rsid w:val="1B72D550"/>
    <w:rsid w:val="1B7A36AC"/>
    <w:rsid w:val="1BB2A3B7"/>
    <w:rsid w:val="1BD8750A"/>
    <w:rsid w:val="1BF8CE20"/>
    <w:rsid w:val="1C260BAF"/>
    <w:rsid w:val="1C611C54"/>
    <w:rsid w:val="1C77C6E3"/>
    <w:rsid w:val="1C7909C1"/>
    <w:rsid w:val="1CB7E42A"/>
    <w:rsid w:val="1CB8FA21"/>
    <w:rsid w:val="1CCCD45B"/>
    <w:rsid w:val="1CE9B759"/>
    <w:rsid w:val="1CF56A56"/>
    <w:rsid w:val="1D01CC86"/>
    <w:rsid w:val="1D21EE69"/>
    <w:rsid w:val="1D2619F0"/>
    <w:rsid w:val="1D2D5B24"/>
    <w:rsid w:val="1D6215D5"/>
    <w:rsid w:val="1D6A4B47"/>
    <w:rsid w:val="1D6A6003"/>
    <w:rsid w:val="1D79DE30"/>
    <w:rsid w:val="1DA08CDD"/>
    <w:rsid w:val="1DE935BB"/>
    <w:rsid w:val="1DFDAEAB"/>
    <w:rsid w:val="1E14DA22"/>
    <w:rsid w:val="1E4A4E41"/>
    <w:rsid w:val="1E5CB808"/>
    <w:rsid w:val="1E5E2EC9"/>
    <w:rsid w:val="1E6CA260"/>
    <w:rsid w:val="1E84EBA7"/>
    <w:rsid w:val="1EA128AB"/>
    <w:rsid w:val="1EA139EA"/>
    <w:rsid w:val="1EAA20ED"/>
    <w:rsid w:val="1EBB5961"/>
    <w:rsid w:val="1EC8810E"/>
    <w:rsid w:val="1EEF74B8"/>
    <w:rsid w:val="1F2F3DDA"/>
    <w:rsid w:val="1F306CCA"/>
    <w:rsid w:val="1F306EE2"/>
    <w:rsid w:val="1F31B36F"/>
    <w:rsid w:val="1F3A1D6E"/>
    <w:rsid w:val="1FA206BC"/>
    <w:rsid w:val="1FC4E54A"/>
    <w:rsid w:val="1FD29932"/>
    <w:rsid w:val="1FF5270D"/>
    <w:rsid w:val="1FFB2932"/>
    <w:rsid w:val="201D8852"/>
    <w:rsid w:val="2026DD18"/>
    <w:rsid w:val="2048AE1E"/>
    <w:rsid w:val="205C9994"/>
    <w:rsid w:val="206D6CBB"/>
    <w:rsid w:val="208D7A85"/>
    <w:rsid w:val="208FD1DF"/>
    <w:rsid w:val="20C78DBA"/>
    <w:rsid w:val="20CB5338"/>
    <w:rsid w:val="20CF45B5"/>
    <w:rsid w:val="20E67667"/>
    <w:rsid w:val="20F64167"/>
    <w:rsid w:val="211E4C4A"/>
    <w:rsid w:val="2189B033"/>
    <w:rsid w:val="21BF56B1"/>
    <w:rsid w:val="21CC742D"/>
    <w:rsid w:val="21F58AE2"/>
    <w:rsid w:val="2207981A"/>
    <w:rsid w:val="224911A5"/>
    <w:rsid w:val="22767AD4"/>
    <w:rsid w:val="227C24D6"/>
    <w:rsid w:val="229FE15E"/>
    <w:rsid w:val="22AF195F"/>
    <w:rsid w:val="22B5952E"/>
    <w:rsid w:val="22D3BDEF"/>
    <w:rsid w:val="22E54887"/>
    <w:rsid w:val="23099D96"/>
    <w:rsid w:val="2321CC86"/>
    <w:rsid w:val="23331D88"/>
    <w:rsid w:val="23658A5D"/>
    <w:rsid w:val="237E8A81"/>
    <w:rsid w:val="23A4E5A3"/>
    <w:rsid w:val="23B0A899"/>
    <w:rsid w:val="23BB8BD4"/>
    <w:rsid w:val="23CA6FA8"/>
    <w:rsid w:val="23D73DDF"/>
    <w:rsid w:val="24247456"/>
    <w:rsid w:val="243B4280"/>
    <w:rsid w:val="24446893"/>
    <w:rsid w:val="2459C83A"/>
    <w:rsid w:val="248617AA"/>
    <w:rsid w:val="24AF93D6"/>
    <w:rsid w:val="24C087A6"/>
    <w:rsid w:val="24C970C1"/>
    <w:rsid w:val="25091573"/>
    <w:rsid w:val="2514AE71"/>
    <w:rsid w:val="25271817"/>
    <w:rsid w:val="255FF12C"/>
    <w:rsid w:val="2562AE73"/>
    <w:rsid w:val="257A92BF"/>
    <w:rsid w:val="2587F680"/>
    <w:rsid w:val="2597D117"/>
    <w:rsid w:val="25BCD95F"/>
    <w:rsid w:val="25D18A26"/>
    <w:rsid w:val="25F81FE3"/>
    <w:rsid w:val="25FBBD72"/>
    <w:rsid w:val="2606C3AA"/>
    <w:rsid w:val="2627DC58"/>
    <w:rsid w:val="263B2757"/>
    <w:rsid w:val="26707561"/>
    <w:rsid w:val="2671CE21"/>
    <w:rsid w:val="268B4B65"/>
    <w:rsid w:val="269D18A1"/>
    <w:rsid w:val="26BEA43E"/>
    <w:rsid w:val="26EB7861"/>
    <w:rsid w:val="26FF4DE8"/>
    <w:rsid w:val="2708E342"/>
    <w:rsid w:val="270EC164"/>
    <w:rsid w:val="273DC02B"/>
    <w:rsid w:val="276CE362"/>
    <w:rsid w:val="277240FC"/>
    <w:rsid w:val="278DF9B5"/>
    <w:rsid w:val="27A1D0B9"/>
    <w:rsid w:val="27F39A52"/>
    <w:rsid w:val="2805053C"/>
    <w:rsid w:val="281BC880"/>
    <w:rsid w:val="28239631"/>
    <w:rsid w:val="28287874"/>
    <w:rsid w:val="285F31A6"/>
    <w:rsid w:val="28617FD6"/>
    <w:rsid w:val="287348C3"/>
    <w:rsid w:val="28A2DAD6"/>
    <w:rsid w:val="28BCB0D6"/>
    <w:rsid w:val="28E079DF"/>
    <w:rsid w:val="291D3786"/>
    <w:rsid w:val="29699338"/>
    <w:rsid w:val="297C0EEC"/>
    <w:rsid w:val="297DD748"/>
    <w:rsid w:val="29A0D59D"/>
    <w:rsid w:val="29A2822D"/>
    <w:rsid w:val="29A56A04"/>
    <w:rsid w:val="29CB090A"/>
    <w:rsid w:val="29DB7327"/>
    <w:rsid w:val="29F674BA"/>
    <w:rsid w:val="29F6F31D"/>
    <w:rsid w:val="2A0F7BA2"/>
    <w:rsid w:val="2A2125B8"/>
    <w:rsid w:val="2A3DC846"/>
    <w:rsid w:val="2A48F589"/>
    <w:rsid w:val="2A6263A2"/>
    <w:rsid w:val="2A657773"/>
    <w:rsid w:val="2A6F6DC1"/>
    <w:rsid w:val="2AB1D057"/>
    <w:rsid w:val="2ABB88FE"/>
    <w:rsid w:val="2ACF19AD"/>
    <w:rsid w:val="2AD40049"/>
    <w:rsid w:val="2ADF00AA"/>
    <w:rsid w:val="2AE44465"/>
    <w:rsid w:val="2AE49335"/>
    <w:rsid w:val="2AE4B5B6"/>
    <w:rsid w:val="2B382D48"/>
    <w:rsid w:val="2B5A0843"/>
    <w:rsid w:val="2B5E2B90"/>
    <w:rsid w:val="2B688D89"/>
    <w:rsid w:val="2B745E25"/>
    <w:rsid w:val="2B74DF1F"/>
    <w:rsid w:val="2B848D9D"/>
    <w:rsid w:val="2BA0747B"/>
    <w:rsid w:val="2BB64AFC"/>
    <w:rsid w:val="2BB70DCC"/>
    <w:rsid w:val="2BCEA1FC"/>
    <w:rsid w:val="2BCEEA93"/>
    <w:rsid w:val="2BD309C6"/>
    <w:rsid w:val="2C1319F8"/>
    <w:rsid w:val="2C1B81F2"/>
    <w:rsid w:val="2C34FCE8"/>
    <w:rsid w:val="2C5943E7"/>
    <w:rsid w:val="2C6AECE6"/>
    <w:rsid w:val="2C6F8BFA"/>
    <w:rsid w:val="2C7AD10B"/>
    <w:rsid w:val="2CEEDCA5"/>
    <w:rsid w:val="2D0AD439"/>
    <w:rsid w:val="2D0EADDD"/>
    <w:rsid w:val="2D2817ED"/>
    <w:rsid w:val="2D3DC7B0"/>
    <w:rsid w:val="2D468BB9"/>
    <w:rsid w:val="2D491414"/>
    <w:rsid w:val="2D49BE98"/>
    <w:rsid w:val="2D4BF1FA"/>
    <w:rsid w:val="2D6E8F6C"/>
    <w:rsid w:val="2D79E008"/>
    <w:rsid w:val="2D7E02E8"/>
    <w:rsid w:val="2D84A390"/>
    <w:rsid w:val="2DF0B9D5"/>
    <w:rsid w:val="2E0059D6"/>
    <w:rsid w:val="2E1CC0C4"/>
    <w:rsid w:val="2E20B72E"/>
    <w:rsid w:val="2E3BBB23"/>
    <w:rsid w:val="2E51486B"/>
    <w:rsid w:val="2E87F7CE"/>
    <w:rsid w:val="2E90F52C"/>
    <w:rsid w:val="2EE73CD5"/>
    <w:rsid w:val="2EEDB634"/>
    <w:rsid w:val="2F0675B6"/>
    <w:rsid w:val="2F15B069"/>
    <w:rsid w:val="2F1B3141"/>
    <w:rsid w:val="2F58BBE1"/>
    <w:rsid w:val="2F67FBDE"/>
    <w:rsid w:val="2F703F0B"/>
    <w:rsid w:val="2F7FF681"/>
    <w:rsid w:val="2FCBAE59"/>
    <w:rsid w:val="2FF21173"/>
    <w:rsid w:val="30029B60"/>
    <w:rsid w:val="30068503"/>
    <w:rsid w:val="303348CB"/>
    <w:rsid w:val="3034C7FB"/>
    <w:rsid w:val="30625391"/>
    <w:rsid w:val="3087EB1F"/>
    <w:rsid w:val="30A261AB"/>
    <w:rsid w:val="30C6F777"/>
    <w:rsid w:val="30D57FD5"/>
    <w:rsid w:val="30F76FD4"/>
    <w:rsid w:val="31176563"/>
    <w:rsid w:val="31286AE6"/>
    <w:rsid w:val="3183A30A"/>
    <w:rsid w:val="3188FCEE"/>
    <w:rsid w:val="31AF5A64"/>
    <w:rsid w:val="31ED120F"/>
    <w:rsid w:val="31F0AD0B"/>
    <w:rsid w:val="31FFC983"/>
    <w:rsid w:val="32092790"/>
    <w:rsid w:val="32254BD7"/>
    <w:rsid w:val="32511B70"/>
    <w:rsid w:val="3251740B"/>
    <w:rsid w:val="32553CD9"/>
    <w:rsid w:val="3289759B"/>
    <w:rsid w:val="32ACB7D7"/>
    <w:rsid w:val="32ED3703"/>
    <w:rsid w:val="32F07F58"/>
    <w:rsid w:val="3304EC03"/>
    <w:rsid w:val="33208AAE"/>
    <w:rsid w:val="33249AE6"/>
    <w:rsid w:val="332B0B97"/>
    <w:rsid w:val="3335C382"/>
    <w:rsid w:val="335A272F"/>
    <w:rsid w:val="3366001C"/>
    <w:rsid w:val="3387B714"/>
    <w:rsid w:val="339FB0AB"/>
    <w:rsid w:val="33A531E0"/>
    <w:rsid w:val="33AED674"/>
    <w:rsid w:val="33B1578C"/>
    <w:rsid w:val="33ED446C"/>
    <w:rsid w:val="33F01D8B"/>
    <w:rsid w:val="33F8FC23"/>
    <w:rsid w:val="3403E7B7"/>
    <w:rsid w:val="341FE82C"/>
    <w:rsid w:val="342D7D5E"/>
    <w:rsid w:val="34335152"/>
    <w:rsid w:val="344331CC"/>
    <w:rsid w:val="3460CC6C"/>
    <w:rsid w:val="346DC0CD"/>
    <w:rsid w:val="346F85DA"/>
    <w:rsid w:val="3478EA51"/>
    <w:rsid w:val="347AB734"/>
    <w:rsid w:val="3490BB85"/>
    <w:rsid w:val="3496B772"/>
    <w:rsid w:val="34EF9D4A"/>
    <w:rsid w:val="34F5F790"/>
    <w:rsid w:val="351D116B"/>
    <w:rsid w:val="35828CDF"/>
    <w:rsid w:val="35873BAC"/>
    <w:rsid w:val="358851EC"/>
    <w:rsid w:val="35A37A02"/>
    <w:rsid w:val="35AC4440"/>
    <w:rsid w:val="35F196AF"/>
    <w:rsid w:val="3615AD0D"/>
    <w:rsid w:val="363AE253"/>
    <w:rsid w:val="363C9D6E"/>
    <w:rsid w:val="3651F4A7"/>
    <w:rsid w:val="365B8AF0"/>
    <w:rsid w:val="36613985"/>
    <w:rsid w:val="367793C8"/>
    <w:rsid w:val="3683E29A"/>
    <w:rsid w:val="36849E9D"/>
    <w:rsid w:val="3694C087"/>
    <w:rsid w:val="3695918A"/>
    <w:rsid w:val="36975C2B"/>
    <w:rsid w:val="36A7E7B5"/>
    <w:rsid w:val="36BDAC55"/>
    <w:rsid w:val="36C1B079"/>
    <w:rsid w:val="36C26195"/>
    <w:rsid w:val="36FAA72B"/>
    <w:rsid w:val="37215A4C"/>
    <w:rsid w:val="37283B64"/>
    <w:rsid w:val="372F1D1B"/>
    <w:rsid w:val="379DF4F6"/>
    <w:rsid w:val="37EEB19B"/>
    <w:rsid w:val="37F9B67B"/>
    <w:rsid w:val="38170588"/>
    <w:rsid w:val="381E4A42"/>
    <w:rsid w:val="382E459C"/>
    <w:rsid w:val="38302CBE"/>
    <w:rsid w:val="3867E0FA"/>
    <w:rsid w:val="387528B0"/>
    <w:rsid w:val="388251BF"/>
    <w:rsid w:val="3884B85F"/>
    <w:rsid w:val="388D6D9C"/>
    <w:rsid w:val="3892F623"/>
    <w:rsid w:val="389B4E36"/>
    <w:rsid w:val="38A9E63F"/>
    <w:rsid w:val="38BCB8CA"/>
    <w:rsid w:val="38E28F92"/>
    <w:rsid w:val="38EB6F09"/>
    <w:rsid w:val="38EF54ED"/>
    <w:rsid w:val="392231FC"/>
    <w:rsid w:val="39405BD6"/>
    <w:rsid w:val="3941DE38"/>
    <w:rsid w:val="394DD1F5"/>
    <w:rsid w:val="39B8D4DC"/>
    <w:rsid w:val="39BBD029"/>
    <w:rsid w:val="39BD8A30"/>
    <w:rsid w:val="39BE9AB4"/>
    <w:rsid w:val="39CED8FC"/>
    <w:rsid w:val="39FE0E37"/>
    <w:rsid w:val="3AC32F9E"/>
    <w:rsid w:val="3AC59006"/>
    <w:rsid w:val="3AC89FEC"/>
    <w:rsid w:val="3B4DF703"/>
    <w:rsid w:val="3B5EC3FC"/>
    <w:rsid w:val="3B6B82EF"/>
    <w:rsid w:val="3B8698CE"/>
    <w:rsid w:val="3B986337"/>
    <w:rsid w:val="3B9D1688"/>
    <w:rsid w:val="3BB9F281"/>
    <w:rsid w:val="3BD461CC"/>
    <w:rsid w:val="3BE10E34"/>
    <w:rsid w:val="3C1A401A"/>
    <w:rsid w:val="3C1B9A65"/>
    <w:rsid w:val="3C1E4357"/>
    <w:rsid w:val="3C3A79A6"/>
    <w:rsid w:val="3C4D6FAE"/>
    <w:rsid w:val="3C92F059"/>
    <w:rsid w:val="3C96FB95"/>
    <w:rsid w:val="3C9A00A0"/>
    <w:rsid w:val="3CADD045"/>
    <w:rsid w:val="3CBC6925"/>
    <w:rsid w:val="3D0DA283"/>
    <w:rsid w:val="3D114993"/>
    <w:rsid w:val="3D150C56"/>
    <w:rsid w:val="3D2C61CC"/>
    <w:rsid w:val="3D2E721C"/>
    <w:rsid w:val="3D6FE3B1"/>
    <w:rsid w:val="3D9E9C08"/>
    <w:rsid w:val="3DB4C475"/>
    <w:rsid w:val="3DD7EEB1"/>
    <w:rsid w:val="3DFF2593"/>
    <w:rsid w:val="3E162AB7"/>
    <w:rsid w:val="3E2227FD"/>
    <w:rsid w:val="3E238B3D"/>
    <w:rsid w:val="3E363F1D"/>
    <w:rsid w:val="3EAFE028"/>
    <w:rsid w:val="3EB5B7CF"/>
    <w:rsid w:val="3EC39B00"/>
    <w:rsid w:val="3EDE3F9F"/>
    <w:rsid w:val="3EE23FAA"/>
    <w:rsid w:val="3EEF04AF"/>
    <w:rsid w:val="3F0ACD23"/>
    <w:rsid w:val="3F5C3383"/>
    <w:rsid w:val="3F6E1673"/>
    <w:rsid w:val="3F6FD10A"/>
    <w:rsid w:val="3F756AB6"/>
    <w:rsid w:val="3FC65E88"/>
    <w:rsid w:val="3FD3D021"/>
    <w:rsid w:val="3FDA6C89"/>
    <w:rsid w:val="3FE14134"/>
    <w:rsid w:val="3FF29D20"/>
    <w:rsid w:val="400F3361"/>
    <w:rsid w:val="40A3302D"/>
    <w:rsid w:val="40A5BE0B"/>
    <w:rsid w:val="40B76C64"/>
    <w:rsid w:val="40D4FA47"/>
    <w:rsid w:val="40E9999F"/>
    <w:rsid w:val="40FD4D0A"/>
    <w:rsid w:val="41194C8E"/>
    <w:rsid w:val="4130891D"/>
    <w:rsid w:val="413AAE8F"/>
    <w:rsid w:val="4145D70C"/>
    <w:rsid w:val="41495670"/>
    <w:rsid w:val="41589CA1"/>
    <w:rsid w:val="416417E1"/>
    <w:rsid w:val="41A6620A"/>
    <w:rsid w:val="41F6A455"/>
    <w:rsid w:val="41F6C3F3"/>
    <w:rsid w:val="420A2855"/>
    <w:rsid w:val="42219AD6"/>
    <w:rsid w:val="4228E1DC"/>
    <w:rsid w:val="42341265"/>
    <w:rsid w:val="4256B870"/>
    <w:rsid w:val="425B4A94"/>
    <w:rsid w:val="42879352"/>
    <w:rsid w:val="42B43F4E"/>
    <w:rsid w:val="42B59BDE"/>
    <w:rsid w:val="42D507FF"/>
    <w:rsid w:val="42FF874E"/>
    <w:rsid w:val="43139604"/>
    <w:rsid w:val="4335059C"/>
    <w:rsid w:val="435A1B32"/>
    <w:rsid w:val="43709399"/>
    <w:rsid w:val="439CD0E7"/>
    <w:rsid w:val="43DD8D3B"/>
    <w:rsid w:val="43E39B09"/>
    <w:rsid w:val="43E4E6B1"/>
    <w:rsid w:val="440FB4C1"/>
    <w:rsid w:val="441F40E1"/>
    <w:rsid w:val="443C8F68"/>
    <w:rsid w:val="446F1C90"/>
    <w:rsid w:val="448B120C"/>
    <w:rsid w:val="44A63CCF"/>
    <w:rsid w:val="44A71C48"/>
    <w:rsid w:val="44CDAB1B"/>
    <w:rsid w:val="44E26822"/>
    <w:rsid w:val="4525AA5D"/>
    <w:rsid w:val="4534B98C"/>
    <w:rsid w:val="4541CFB0"/>
    <w:rsid w:val="4550FD5C"/>
    <w:rsid w:val="4565A20A"/>
    <w:rsid w:val="4572F7E7"/>
    <w:rsid w:val="45757B72"/>
    <w:rsid w:val="4582E715"/>
    <w:rsid w:val="459224BA"/>
    <w:rsid w:val="4592EB56"/>
    <w:rsid w:val="4597D3A1"/>
    <w:rsid w:val="4599AC9E"/>
    <w:rsid w:val="45AAE8A8"/>
    <w:rsid w:val="45CB2B99"/>
    <w:rsid w:val="45CCEDDB"/>
    <w:rsid w:val="45D62860"/>
    <w:rsid w:val="45E37A99"/>
    <w:rsid w:val="4610CFBB"/>
    <w:rsid w:val="4641C59F"/>
    <w:rsid w:val="46466DFA"/>
    <w:rsid w:val="46473CB9"/>
    <w:rsid w:val="464CEFEF"/>
    <w:rsid w:val="4658B0DF"/>
    <w:rsid w:val="46A6E937"/>
    <w:rsid w:val="46DB94E6"/>
    <w:rsid w:val="47164198"/>
    <w:rsid w:val="471CD75A"/>
    <w:rsid w:val="473C5B70"/>
    <w:rsid w:val="474BB01D"/>
    <w:rsid w:val="47503003"/>
    <w:rsid w:val="4751D726"/>
    <w:rsid w:val="477F746F"/>
    <w:rsid w:val="47AEB500"/>
    <w:rsid w:val="47B08864"/>
    <w:rsid w:val="47B8C6A8"/>
    <w:rsid w:val="47B91FD2"/>
    <w:rsid w:val="47E2F011"/>
    <w:rsid w:val="47E74278"/>
    <w:rsid w:val="47F7B1BB"/>
    <w:rsid w:val="48215B45"/>
    <w:rsid w:val="48290FD7"/>
    <w:rsid w:val="482ACF26"/>
    <w:rsid w:val="48693A1A"/>
    <w:rsid w:val="4869F794"/>
    <w:rsid w:val="4870BEB9"/>
    <w:rsid w:val="4872B76F"/>
    <w:rsid w:val="48846222"/>
    <w:rsid w:val="48961F8F"/>
    <w:rsid w:val="4896AA3B"/>
    <w:rsid w:val="48AFC516"/>
    <w:rsid w:val="48C7526C"/>
    <w:rsid w:val="48C7C9A3"/>
    <w:rsid w:val="490F0D3D"/>
    <w:rsid w:val="4926BC0D"/>
    <w:rsid w:val="494E0C19"/>
    <w:rsid w:val="49549D6B"/>
    <w:rsid w:val="495DA2D4"/>
    <w:rsid w:val="4965B77F"/>
    <w:rsid w:val="4968BDEA"/>
    <w:rsid w:val="4992856A"/>
    <w:rsid w:val="49CF0B47"/>
    <w:rsid w:val="49E0C25B"/>
    <w:rsid w:val="4A0665A0"/>
    <w:rsid w:val="4A48CF20"/>
    <w:rsid w:val="4A51FB67"/>
    <w:rsid w:val="4AFBF869"/>
    <w:rsid w:val="4B127ED3"/>
    <w:rsid w:val="4B1EC24F"/>
    <w:rsid w:val="4B390989"/>
    <w:rsid w:val="4B40F70F"/>
    <w:rsid w:val="4B5A7E05"/>
    <w:rsid w:val="4B64AA62"/>
    <w:rsid w:val="4B652EED"/>
    <w:rsid w:val="4B67ADFE"/>
    <w:rsid w:val="4B7F4940"/>
    <w:rsid w:val="4B8ADF6B"/>
    <w:rsid w:val="4B9897D7"/>
    <w:rsid w:val="4BA73EBA"/>
    <w:rsid w:val="4BCA8311"/>
    <w:rsid w:val="4BCD565E"/>
    <w:rsid w:val="4BE6C6F0"/>
    <w:rsid w:val="4BF52AFA"/>
    <w:rsid w:val="4C03C33C"/>
    <w:rsid w:val="4C0D195E"/>
    <w:rsid w:val="4C2089D3"/>
    <w:rsid w:val="4C28DD8E"/>
    <w:rsid w:val="4C41F937"/>
    <w:rsid w:val="4C62E93F"/>
    <w:rsid w:val="4C6C19DA"/>
    <w:rsid w:val="4C89F5CC"/>
    <w:rsid w:val="4C8B7358"/>
    <w:rsid w:val="4CB5FDC4"/>
    <w:rsid w:val="4CBB87B0"/>
    <w:rsid w:val="4CBE143F"/>
    <w:rsid w:val="4CDF1B09"/>
    <w:rsid w:val="4CFCE79D"/>
    <w:rsid w:val="4D2B9E15"/>
    <w:rsid w:val="4D46F701"/>
    <w:rsid w:val="4D54B405"/>
    <w:rsid w:val="4D779AB0"/>
    <w:rsid w:val="4D8B0B1B"/>
    <w:rsid w:val="4DD9A5DE"/>
    <w:rsid w:val="4DF00E7F"/>
    <w:rsid w:val="4E28BC31"/>
    <w:rsid w:val="4E3AB62C"/>
    <w:rsid w:val="4E5325E0"/>
    <w:rsid w:val="4E5B8C36"/>
    <w:rsid w:val="4E7B7335"/>
    <w:rsid w:val="4E8D6CDB"/>
    <w:rsid w:val="4EA4AD66"/>
    <w:rsid w:val="4EBD5AE5"/>
    <w:rsid w:val="4EC76E76"/>
    <w:rsid w:val="4ED55909"/>
    <w:rsid w:val="4EF2E989"/>
    <w:rsid w:val="4EF5CF16"/>
    <w:rsid w:val="4EFE5A7C"/>
    <w:rsid w:val="4F20A53F"/>
    <w:rsid w:val="4F2734DB"/>
    <w:rsid w:val="4F2B6C62"/>
    <w:rsid w:val="4F865D8F"/>
    <w:rsid w:val="4F8C3F0B"/>
    <w:rsid w:val="4FCD9D4F"/>
    <w:rsid w:val="503E2EBC"/>
    <w:rsid w:val="504036C4"/>
    <w:rsid w:val="505CEB18"/>
    <w:rsid w:val="50A4E487"/>
    <w:rsid w:val="50D1AC2F"/>
    <w:rsid w:val="50DE83D9"/>
    <w:rsid w:val="50DEE400"/>
    <w:rsid w:val="50F138CC"/>
    <w:rsid w:val="50FD6734"/>
    <w:rsid w:val="5142F17F"/>
    <w:rsid w:val="5147977D"/>
    <w:rsid w:val="51872F53"/>
    <w:rsid w:val="51A4FD3B"/>
    <w:rsid w:val="51A84B0D"/>
    <w:rsid w:val="51CA1BDD"/>
    <w:rsid w:val="51EBA519"/>
    <w:rsid w:val="52113B96"/>
    <w:rsid w:val="522C24FA"/>
    <w:rsid w:val="523B6691"/>
    <w:rsid w:val="523DB61D"/>
    <w:rsid w:val="52439B7A"/>
    <w:rsid w:val="527D6FD5"/>
    <w:rsid w:val="527DDAE3"/>
    <w:rsid w:val="52C46338"/>
    <w:rsid w:val="52CD50F6"/>
    <w:rsid w:val="52DF4BDF"/>
    <w:rsid w:val="52FB7F53"/>
    <w:rsid w:val="52FB8B44"/>
    <w:rsid w:val="530BD0A1"/>
    <w:rsid w:val="530F80A1"/>
    <w:rsid w:val="53204C5C"/>
    <w:rsid w:val="53260FD3"/>
    <w:rsid w:val="5348F4AF"/>
    <w:rsid w:val="536043BB"/>
    <w:rsid w:val="537E634B"/>
    <w:rsid w:val="53A11850"/>
    <w:rsid w:val="53A43280"/>
    <w:rsid w:val="53BC7208"/>
    <w:rsid w:val="53D8E861"/>
    <w:rsid w:val="53F2CC5A"/>
    <w:rsid w:val="53F8FDEA"/>
    <w:rsid w:val="53FD685B"/>
    <w:rsid w:val="540DD029"/>
    <w:rsid w:val="5418786D"/>
    <w:rsid w:val="544386C4"/>
    <w:rsid w:val="5447E0FC"/>
    <w:rsid w:val="54740FAB"/>
    <w:rsid w:val="54832759"/>
    <w:rsid w:val="54AC9FF1"/>
    <w:rsid w:val="54F3A85D"/>
    <w:rsid w:val="552840F9"/>
    <w:rsid w:val="553E8CD7"/>
    <w:rsid w:val="55652D2D"/>
    <w:rsid w:val="556BDED6"/>
    <w:rsid w:val="55744643"/>
    <w:rsid w:val="55776594"/>
    <w:rsid w:val="557839FF"/>
    <w:rsid w:val="55A1C540"/>
    <w:rsid w:val="55B69ACF"/>
    <w:rsid w:val="55D35860"/>
    <w:rsid w:val="55D4A195"/>
    <w:rsid w:val="561CDF29"/>
    <w:rsid w:val="56719DAB"/>
    <w:rsid w:val="567AA718"/>
    <w:rsid w:val="56A6EC5F"/>
    <w:rsid w:val="56B3C005"/>
    <w:rsid w:val="56DEDB04"/>
    <w:rsid w:val="56F15632"/>
    <w:rsid w:val="5703F837"/>
    <w:rsid w:val="5726C7AD"/>
    <w:rsid w:val="572FE8B6"/>
    <w:rsid w:val="57581A60"/>
    <w:rsid w:val="57654E90"/>
    <w:rsid w:val="5780B72C"/>
    <w:rsid w:val="5789AF9F"/>
    <w:rsid w:val="579A0013"/>
    <w:rsid w:val="57BAD3D8"/>
    <w:rsid w:val="57CBB0F6"/>
    <w:rsid w:val="583D9D54"/>
    <w:rsid w:val="58709EDE"/>
    <w:rsid w:val="587D0608"/>
    <w:rsid w:val="587D1AC8"/>
    <w:rsid w:val="5896C54F"/>
    <w:rsid w:val="58A5050E"/>
    <w:rsid w:val="58AD79CA"/>
    <w:rsid w:val="58B0D7C1"/>
    <w:rsid w:val="58C522BA"/>
    <w:rsid w:val="58E8AEFE"/>
    <w:rsid w:val="58FC9592"/>
    <w:rsid w:val="59007284"/>
    <w:rsid w:val="591950AF"/>
    <w:rsid w:val="591C62A4"/>
    <w:rsid w:val="592FC4FB"/>
    <w:rsid w:val="5952BE20"/>
    <w:rsid w:val="5961EC47"/>
    <w:rsid w:val="59696A6A"/>
    <w:rsid w:val="59B27EC8"/>
    <w:rsid w:val="59BD35ED"/>
    <w:rsid w:val="59C011C3"/>
    <w:rsid w:val="59C81638"/>
    <w:rsid w:val="59CB625F"/>
    <w:rsid w:val="59DBC4B5"/>
    <w:rsid w:val="5A1736CF"/>
    <w:rsid w:val="5A2B7A59"/>
    <w:rsid w:val="5A546EBF"/>
    <w:rsid w:val="5A60C221"/>
    <w:rsid w:val="5A88C438"/>
    <w:rsid w:val="5AA9F425"/>
    <w:rsid w:val="5AE7ECD3"/>
    <w:rsid w:val="5AF2214C"/>
    <w:rsid w:val="5B041CC7"/>
    <w:rsid w:val="5B116B03"/>
    <w:rsid w:val="5B17176E"/>
    <w:rsid w:val="5B19AB18"/>
    <w:rsid w:val="5B26D47B"/>
    <w:rsid w:val="5B4E0CDA"/>
    <w:rsid w:val="5B546697"/>
    <w:rsid w:val="5B6BB261"/>
    <w:rsid w:val="5B849620"/>
    <w:rsid w:val="5B97C926"/>
    <w:rsid w:val="5B9DB68F"/>
    <w:rsid w:val="5BAB8D91"/>
    <w:rsid w:val="5BB77AB7"/>
    <w:rsid w:val="5BF8AF13"/>
    <w:rsid w:val="5C49CEF1"/>
    <w:rsid w:val="5C4D3165"/>
    <w:rsid w:val="5C5BDC13"/>
    <w:rsid w:val="5C7E657E"/>
    <w:rsid w:val="5C7F2190"/>
    <w:rsid w:val="5C95018A"/>
    <w:rsid w:val="5CB9B4E8"/>
    <w:rsid w:val="5CE96DE3"/>
    <w:rsid w:val="5CFFC8FE"/>
    <w:rsid w:val="5D021D2D"/>
    <w:rsid w:val="5D114833"/>
    <w:rsid w:val="5D2B0438"/>
    <w:rsid w:val="5D3A48F0"/>
    <w:rsid w:val="5D78373E"/>
    <w:rsid w:val="5D7B7AEE"/>
    <w:rsid w:val="5D7D296C"/>
    <w:rsid w:val="5D827356"/>
    <w:rsid w:val="5D869C28"/>
    <w:rsid w:val="5D86EDE4"/>
    <w:rsid w:val="5DC9E094"/>
    <w:rsid w:val="5DE6C63F"/>
    <w:rsid w:val="5E02CD76"/>
    <w:rsid w:val="5E14C445"/>
    <w:rsid w:val="5E1AF1F1"/>
    <w:rsid w:val="5E2B1BE9"/>
    <w:rsid w:val="5E47DECD"/>
    <w:rsid w:val="5E55E895"/>
    <w:rsid w:val="5E5F8B24"/>
    <w:rsid w:val="5E7000A4"/>
    <w:rsid w:val="5E7B9DB6"/>
    <w:rsid w:val="5E90DC96"/>
    <w:rsid w:val="5EC01E67"/>
    <w:rsid w:val="5ED25476"/>
    <w:rsid w:val="5F226C89"/>
    <w:rsid w:val="5F22C86D"/>
    <w:rsid w:val="5F38C8A1"/>
    <w:rsid w:val="5F4DC41F"/>
    <w:rsid w:val="5F6290B0"/>
    <w:rsid w:val="5F940BFE"/>
    <w:rsid w:val="5FC62F6B"/>
    <w:rsid w:val="5FEB8E16"/>
    <w:rsid w:val="60067456"/>
    <w:rsid w:val="60308D0A"/>
    <w:rsid w:val="6033C6F7"/>
    <w:rsid w:val="606C94ED"/>
    <w:rsid w:val="6076DDFF"/>
    <w:rsid w:val="6089BC97"/>
    <w:rsid w:val="60902A76"/>
    <w:rsid w:val="6094F5EA"/>
    <w:rsid w:val="6096AB8B"/>
    <w:rsid w:val="60AACD46"/>
    <w:rsid w:val="60E48231"/>
    <w:rsid w:val="615292B3"/>
    <w:rsid w:val="61B1FB4B"/>
    <w:rsid w:val="61C64393"/>
    <w:rsid w:val="62174C03"/>
    <w:rsid w:val="622AE6EC"/>
    <w:rsid w:val="622B1865"/>
    <w:rsid w:val="62374BE6"/>
    <w:rsid w:val="62457E83"/>
    <w:rsid w:val="6256924A"/>
    <w:rsid w:val="6290DCAB"/>
    <w:rsid w:val="6298D005"/>
    <w:rsid w:val="62A9ADC7"/>
    <w:rsid w:val="62AB407E"/>
    <w:rsid w:val="62DDA13E"/>
    <w:rsid w:val="62E297D0"/>
    <w:rsid w:val="62E96F8C"/>
    <w:rsid w:val="63635183"/>
    <w:rsid w:val="63766785"/>
    <w:rsid w:val="638D1909"/>
    <w:rsid w:val="639FE3C6"/>
    <w:rsid w:val="640FAC6A"/>
    <w:rsid w:val="64232654"/>
    <w:rsid w:val="64CB4708"/>
    <w:rsid w:val="64D335E8"/>
    <w:rsid w:val="64DFA103"/>
    <w:rsid w:val="64FD3CB8"/>
    <w:rsid w:val="653AEBD6"/>
    <w:rsid w:val="6562B927"/>
    <w:rsid w:val="6590410B"/>
    <w:rsid w:val="65B487AF"/>
    <w:rsid w:val="65C05FE0"/>
    <w:rsid w:val="65E1007A"/>
    <w:rsid w:val="65E8E2F0"/>
    <w:rsid w:val="65F21EAB"/>
    <w:rsid w:val="6641891A"/>
    <w:rsid w:val="6642A7BB"/>
    <w:rsid w:val="664387A3"/>
    <w:rsid w:val="66459D53"/>
    <w:rsid w:val="66671769"/>
    <w:rsid w:val="668197F6"/>
    <w:rsid w:val="6687993C"/>
    <w:rsid w:val="66BDC941"/>
    <w:rsid w:val="66EA8E22"/>
    <w:rsid w:val="66EF7E66"/>
    <w:rsid w:val="671EBE70"/>
    <w:rsid w:val="67452D07"/>
    <w:rsid w:val="674E1EE3"/>
    <w:rsid w:val="67620C94"/>
    <w:rsid w:val="67A9A416"/>
    <w:rsid w:val="67AB4376"/>
    <w:rsid w:val="67B571E8"/>
    <w:rsid w:val="67F4AF53"/>
    <w:rsid w:val="67FC2184"/>
    <w:rsid w:val="67FF648D"/>
    <w:rsid w:val="682E3836"/>
    <w:rsid w:val="68776DA2"/>
    <w:rsid w:val="687D0B2E"/>
    <w:rsid w:val="688DFD46"/>
    <w:rsid w:val="6897B9A4"/>
    <w:rsid w:val="689A59E9"/>
    <w:rsid w:val="68D6194F"/>
    <w:rsid w:val="69117367"/>
    <w:rsid w:val="692207BC"/>
    <w:rsid w:val="692F571F"/>
    <w:rsid w:val="69607DBA"/>
    <w:rsid w:val="69713B7A"/>
    <w:rsid w:val="697285EA"/>
    <w:rsid w:val="699AC9E0"/>
    <w:rsid w:val="69C4AE28"/>
    <w:rsid w:val="69CE005F"/>
    <w:rsid w:val="6A17CBA4"/>
    <w:rsid w:val="6A19B74A"/>
    <w:rsid w:val="6A3E8362"/>
    <w:rsid w:val="6A546E66"/>
    <w:rsid w:val="6A7CF6C8"/>
    <w:rsid w:val="6AB92EA7"/>
    <w:rsid w:val="6AC81731"/>
    <w:rsid w:val="6B02C75C"/>
    <w:rsid w:val="6B0BCD51"/>
    <w:rsid w:val="6B0CB429"/>
    <w:rsid w:val="6B8CF09B"/>
    <w:rsid w:val="6BCBD105"/>
    <w:rsid w:val="6BED1FEC"/>
    <w:rsid w:val="6C0848F7"/>
    <w:rsid w:val="6C219006"/>
    <w:rsid w:val="6C43C431"/>
    <w:rsid w:val="6C4646B2"/>
    <w:rsid w:val="6C57843F"/>
    <w:rsid w:val="6C654953"/>
    <w:rsid w:val="6C72EA7D"/>
    <w:rsid w:val="6CB46AC7"/>
    <w:rsid w:val="6CB6D73D"/>
    <w:rsid w:val="6CC08877"/>
    <w:rsid w:val="6CD444BF"/>
    <w:rsid w:val="6CFC716A"/>
    <w:rsid w:val="6D4E4F5C"/>
    <w:rsid w:val="6D5257D8"/>
    <w:rsid w:val="6DA88A0E"/>
    <w:rsid w:val="6DADF471"/>
    <w:rsid w:val="6DC5B0BB"/>
    <w:rsid w:val="6DCDFD2B"/>
    <w:rsid w:val="6DE31E22"/>
    <w:rsid w:val="6E049DA3"/>
    <w:rsid w:val="6E156B02"/>
    <w:rsid w:val="6E390341"/>
    <w:rsid w:val="6E568CC4"/>
    <w:rsid w:val="6E86E34A"/>
    <w:rsid w:val="6E9058D4"/>
    <w:rsid w:val="6EA507AF"/>
    <w:rsid w:val="6EB382A0"/>
    <w:rsid w:val="6EC23F0D"/>
    <w:rsid w:val="6EE4384D"/>
    <w:rsid w:val="6EEE9F5E"/>
    <w:rsid w:val="6F05BC04"/>
    <w:rsid w:val="6F15C956"/>
    <w:rsid w:val="6F2C020B"/>
    <w:rsid w:val="6F6999B2"/>
    <w:rsid w:val="6F7512EA"/>
    <w:rsid w:val="6F77CAF6"/>
    <w:rsid w:val="6FBE5447"/>
    <w:rsid w:val="6FE5F8BE"/>
    <w:rsid w:val="6FF1C45D"/>
    <w:rsid w:val="6FFAD19F"/>
    <w:rsid w:val="700A35E5"/>
    <w:rsid w:val="70442D3A"/>
    <w:rsid w:val="708D6EE6"/>
    <w:rsid w:val="70AE040C"/>
    <w:rsid w:val="70C13DBB"/>
    <w:rsid w:val="71191862"/>
    <w:rsid w:val="711DA8BD"/>
    <w:rsid w:val="712B6243"/>
    <w:rsid w:val="7143B189"/>
    <w:rsid w:val="71447554"/>
    <w:rsid w:val="714AEF3A"/>
    <w:rsid w:val="714CB7D4"/>
    <w:rsid w:val="7159F27F"/>
    <w:rsid w:val="716D1E4D"/>
    <w:rsid w:val="71792307"/>
    <w:rsid w:val="71A80FF1"/>
    <w:rsid w:val="71D15541"/>
    <w:rsid w:val="72687B7C"/>
    <w:rsid w:val="728BE10B"/>
    <w:rsid w:val="72A6903B"/>
    <w:rsid w:val="72A7B66B"/>
    <w:rsid w:val="72AD9D66"/>
    <w:rsid w:val="72CB5584"/>
    <w:rsid w:val="72FCE4EA"/>
    <w:rsid w:val="73375DC6"/>
    <w:rsid w:val="733AFABE"/>
    <w:rsid w:val="737899F1"/>
    <w:rsid w:val="73890DBF"/>
    <w:rsid w:val="74299885"/>
    <w:rsid w:val="74496DC7"/>
    <w:rsid w:val="744DFD88"/>
    <w:rsid w:val="74509E12"/>
    <w:rsid w:val="74771DDF"/>
    <w:rsid w:val="748A7074"/>
    <w:rsid w:val="74DD9F6D"/>
    <w:rsid w:val="7510F708"/>
    <w:rsid w:val="753311BC"/>
    <w:rsid w:val="7573F4FC"/>
    <w:rsid w:val="75C85807"/>
    <w:rsid w:val="75C9FC0D"/>
    <w:rsid w:val="75D0F8B0"/>
    <w:rsid w:val="75D6CE12"/>
    <w:rsid w:val="75E9F259"/>
    <w:rsid w:val="7604E618"/>
    <w:rsid w:val="76202198"/>
    <w:rsid w:val="76251E25"/>
    <w:rsid w:val="766DA8D7"/>
    <w:rsid w:val="767DD70E"/>
    <w:rsid w:val="768816E1"/>
    <w:rsid w:val="769062CB"/>
    <w:rsid w:val="769C5CD8"/>
    <w:rsid w:val="76A3229C"/>
    <w:rsid w:val="76A59200"/>
    <w:rsid w:val="76C2BE9D"/>
    <w:rsid w:val="76C9D1A6"/>
    <w:rsid w:val="76D63BC9"/>
    <w:rsid w:val="77089788"/>
    <w:rsid w:val="7738201A"/>
    <w:rsid w:val="77576472"/>
    <w:rsid w:val="77624A6A"/>
    <w:rsid w:val="77E3157E"/>
    <w:rsid w:val="780D8589"/>
    <w:rsid w:val="783B79A7"/>
    <w:rsid w:val="78523E9F"/>
    <w:rsid w:val="786DDD4A"/>
    <w:rsid w:val="78880990"/>
    <w:rsid w:val="78CBA0D6"/>
    <w:rsid w:val="78F88B46"/>
    <w:rsid w:val="790CE126"/>
    <w:rsid w:val="7931BB85"/>
    <w:rsid w:val="79362186"/>
    <w:rsid w:val="793A1BDF"/>
    <w:rsid w:val="79464EBF"/>
    <w:rsid w:val="7972534C"/>
    <w:rsid w:val="79738748"/>
    <w:rsid w:val="7993C4F5"/>
    <w:rsid w:val="79978F55"/>
    <w:rsid w:val="79BF8BE3"/>
    <w:rsid w:val="79E88B5D"/>
    <w:rsid w:val="79FB6899"/>
    <w:rsid w:val="7A17D094"/>
    <w:rsid w:val="7A1993BC"/>
    <w:rsid w:val="7A25F816"/>
    <w:rsid w:val="7A28F073"/>
    <w:rsid w:val="7A2AC375"/>
    <w:rsid w:val="7A6703C7"/>
    <w:rsid w:val="7AAA3F35"/>
    <w:rsid w:val="7AAC41CA"/>
    <w:rsid w:val="7AAE2D31"/>
    <w:rsid w:val="7AB4C2D3"/>
    <w:rsid w:val="7AB7FA22"/>
    <w:rsid w:val="7ACFDF7B"/>
    <w:rsid w:val="7AFDCE5A"/>
    <w:rsid w:val="7B1F0405"/>
    <w:rsid w:val="7B282A18"/>
    <w:rsid w:val="7B2D22B4"/>
    <w:rsid w:val="7B6E5EC5"/>
    <w:rsid w:val="7B895BB8"/>
    <w:rsid w:val="7BEA8542"/>
    <w:rsid w:val="7C2B331D"/>
    <w:rsid w:val="7C3118FC"/>
    <w:rsid w:val="7C590F6D"/>
    <w:rsid w:val="7CAE2EAE"/>
    <w:rsid w:val="7CBAF9E5"/>
    <w:rsid w:val="7CD08836"/>
    <w:rsid w:val="7CDDF64C"/>
    <w:rsid w:val="7CE0EC2D"/>
    <w:rsid w:val="7CF47EDF"/>
    <w:rsid w:val="7CF589A8"/>
    <w:rsid w:val="7D02685B"/>
    <w:rsid w:val="7D094AAB"/>
    <w:rsid w:val="7D1EF395"/>
    <w:rsid w:val="7D217EA0"/>
    <w:rsid w:val="7D22BD47"/>
    <w:rsid w:val="7D414E6D"/>
    <w:rsid w:val="7D44192E"/>
    <w:rsid w:val="7D4E2CAB"/>
    <w:rsid w:val="7D6A318B"/>
    <w:rsid w:val="7D7CFABD"/>
    <w:rsid w:val="7D80A991"/>
    <w:rsid w:val="7DC44DF9"/>
    <w:rsid w:val="7DE0190A"/>
    <w:rsid w:val="7DFC9385"/>
    <w:rsid w:val="7E0205A7"/>
    <w:rsid w:val="7E57CC41"/>
    <w:rsid w:val="7E6BEA7B"/>
    <w:rsid w:val="7E7C9537"/>
    <w:rsid w:val="7EC39577"/>
    <w:rsid w:val="7ED9B34C"/>
    <w:rsid w:val="7EE9725B"/>
    <w:rsid w:val="7F5D955E"/>
    <w:rsid w:val="7F6251E7"/>
    <w:rsid w:val="7F732F97"/>
    <w:rsid w:val="7F7C146E"/>
    <w:rsid w:val="7F817647"/>
    <w:rsid w:val="7FA00571"/>
    <w:rsid w:val="7FD7F088"/>
    <w:rsid w:val="7FF1DDF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0F2AC33D-568C-48CD-B91A-9E198582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552136"/>
    <w:rPr>
      <w:sz w:val="16"/>
      <w:szCs w:val="16"/>
    </w:rPr>
  </w:style>
  <w:style w:type="paragraph" w:styleId="CommentText">
    <w:name w:val="annotation text"/>
    <w:basedOn w:val="Normal"/>
    <w:link w:val="CommentTextChar"/>
    <w:uiPriority w:val="99"/>
    <w:semiHidden/>
    <w:unhideWhenUsed/>
    <w:rsid w:val="00552136"/>
    <w:rPr>
      <w:sz w:val="20"/>
      <w:szCs w:val="20"/>
    </w:rPr>
  </w:style>
  <w:style w:type="character" w:customStyle="1" w:styleId="CommentTextChar">
    <w:name w:val="Comment Text Char"/>
    <w:basedOn w:val="DefaultParagraphFont"/>
    <w:link w:val="CommentText"/>
    <w:uiPriority w:val="99"/>
    <w:semiHidden/>
    <w:rsid w:val="00552136"/>
    <w:rPr>
      <w:sz w:val="20"/>
      <w:szCs w:val="20"/>
    </w:rPr>
  </w:style>
  <w:style w:type="paragraph" w:styleId="CommentSubject">
    <w:name w:val="annotation subject"/>
    <w:basedOn w:val="CommentText"/>
    <w:next w:val="CommentText"/>
    <w:link w:val="CommentSubjectChar"/>
    <w:uiPriority w:val="99"/>
    <w:semiHidden/>
    <w:unhideWhenUsed/>
    <w:rsid w:val="00552136"/>
    <w:rPr>
      <w:b/>
      <w:bCs/>
    </w:rPr>
  </w:style>
  <w:style w:type="character" w:customStyle="1" w:styleId="CommentSubjectChar">
    <w:name w:val="Comment Subject Char"/>
    <w:basedOn w:val="CommentTextChar"/>
    <w:link w:val="CommentSubject"/>
    <w:uiPriority w:val="99"/>
    <w:semiHidden/>
    <w:rsid w:val="00552136"/>
    <w:rPr>
      <w:b/>
      <w:bCs/>
      <w:sz w:val="20"/>
      <w:szCs w:val="20"/>
    </w:rPr>
  </w:style>
  <w:style w:type="paragraph" w:styleId="BalloonText">
    <w:name w:val="Balloon Text"/>
    <w:basedOn w:val="Normal"/>
    <w:link w:val="BalloonTextChar"/>
    <w:uiPriority w:val="99"/>
    <w:semiHidden/>
    <w:unhideWhenUsed/>
    <w:rsid w:val="005521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2136"/>
    <w:rPr>
      <w:rFonts w:ascii="Segoe UI" w:hAnsi="Segoe UI" w:cs="Segoe UI"/>
      <w:sz w:val="18"/>
      <w:szCs w:val="18"/>
    </w:rPr>
  </w:style>
  <w:style w:type="paragraph" w:styleId="ListParagraph">
    <w:name w:val="List Paragraph"/>
    <w:basedOn w:val="Normal"/>
    <w:uiPriority w:val="34"/>
    <w:qFormat/>
    <w:rsid w:val="00C0606A"/>
    <w:pPr>
      <w:ind w:left="720"/>
      <w:contextualSpacing/>
    </w:pPr>
  </w:style>
  <w:style w:type="paragraph" w:customStyle="1" w:styleId="EndNoteBibliographyTitle">
    <w:name w:val="EndNote Bibliography Title"/>
    <w:basedOn w:val="Normal"/>
    <w:link w:val="EndNoteBibliographyTitleChar"/>
    <w:rsid w:val="00C730A4"/>
    <w:pPr>
      <w:jc w:val="center"/>
    </w:pPr>
    <w:rPr>
      <w:noProof/>
    </w:rPr>
  </w:style>
  <w:style w:type="character" w:customStyle="1" w:styleId="EndNoteBibliographyTitleChar">
    <w:name w:val="EndNote Bibliography Title Char"/>
    <w:basedOn w:val="DefaultParagraphFont"/>
    <w:link w:val="EndNoteBibliographyTitle"/>
    <w:rsid w:val="00C730A4"/>
    <w:rPr>
      <w:noProof/>
    </w:rPr>
  </w:style>
  <w:style w:type="paragraph" w:customStyle="1" w:styleId="EndNoteBibliography">
    <w:name w:val="EndNote Bibliography"/>
    <w:basedOn w:val="Normal"/>
    <w:link w:val="EndNoteBibliographyChar"/>
    <w:rsid w:val="00C730A4"/>
    <w:rPr>
      <w:noProof/>
    </w:rPr>
  </w:style>
  <w:style w:type="character" w:customStyle="1" w:styleId="EndNoteBibliographyChar">
    <w:name w:val="EndNote Bibliography Char"/>
    <w:basedOn w:val="DefaultParagraphFont"/>
    <w:link w:val="EndNoteBibliography"/>
    <w:rsid w:val="00C730A4"/>
    <w:rPr>
      <w:noProof/>
    </w:rPr>
  </w:style>
  <w:style w:type="character" w:styleId="FollowedHyperlink">
    <w:name w:val="FollowedHyperlink"/>
    <w:basedOn w:val="DefaultParagraphFont"/>
    <w:uiPriority w:val="99"/>
    <w:semiHidden/>
    <w:unhideWhenUsed/>
    <w:rsid w:val="00691E2A"/>
    <w:rPr>
      <w:color w:val="800080" w:themeColor="followedHyperlink"/>
      <w:u w:val="single"/>
    </w:rPr>
  </w:style>
  <w:style w:type="character" w:styleId="LineNumber">
    <w:name w:val="line number"/>
    <w:basedOn w:val="DefaultParagraphFont"/>
    <w:uiPriority w:val="99"/>
    <w:semiHidden/>
    <w:unhideWhenUsed/>
    <w:rsid w:val="00BB4610"/>
  </w:style>
  <w:style w:type="paragraph" w:styleId="Header">
    <w:name w:val="header"/>
    <w:basedOn w:val="Normal"/>
    <w:link w:val="HeaderChar"/>
    <w:uiPriority w:val="99"/>
    <w:semiHidden/>
    <w:unhideWhenUsed/>
    <w:rsid w:val="000A06FF"/>
    <w:pPr>
      <w:tabs>
        <w:tab w:val="center" w:pos="4680"/>
        <w:tab w:val="right" w:pos="9360"/>
      </w:tabs>
    </w:pPr>
  </w:style>
  <w:style w:type="character" w:customStyle="1" w:styleId="HeaderChar">
    <w:name w:val="Header Char"/>
    <w:basedOn w:val="DefaultParagraphFont"/>
    <w:link w:val="Header"/>
    <w:uiPriority w:val="99"/>
    <w:semiHidden/>
    <w:rsid w:val="000A06FF"/>
  </w:style>
  <w:style w:type="paragraph" w:styleId="Footer">
    <w:name w:val="footer"/>
    <w:basedOn w:val="Normal"/>
    <w:link w:val="FooterChar"/>
    <w:uiPriority w:val="99"/>
    <w:unhideWhenUsed/>
    <w:rsid w:val="000A06FF"/>
    <w:pPr>
      <w:tabs>
        <w:tab w:val="center" w:pos="4680"/>
        <w:tab w:val="right" w:pos="9360"/>
      </w:tabs>
    </w:pPr>
  </w:style>
  <w:style w:type="character" w:customStyle="1" w:styleId="FooterChar">
    <w:name w:val="Footer Char"/>
    <w:basedOn w:val="DefaultParagraphFont"/>
    <w:link w:val="Footer"/>
    <w:uiPriority w:val="99"/>
    <w:rsid w:val="000A06FF"/>
  </w:style>
  <w:style w:type="table" w:styleId="TableGrid">
    <w:name w:val="Table Grid"/>
    <w:basedOn w:val="TableNormal"/>
    <w:uiPriority w:val="59"/>
    <w:rsid w:val="00DD049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7600CA"/>
    <w:pPr>
      <w:widowControl/>
      <w:jc w:val="left"/>
    </w:pPr>
  </w:style>
  <w:style w:type="character" w:customStyle="1" w:styleId="Mention1">
    <w:name w:val="Mention1"/>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4657797">
      <w:bodyDiv w:val="1"/>
      <w:marLeft w:val="0"/>
      <w:marRight w:val="0"/>
      <w:marTop w:val="0"/>
      <w:marBottom w:val="0"/>
      <w:divBdr>
        <w:top w:val="none" w:sz="0" w:space="0" w:color="auto"/>
        <w:left w:val="none" w:sz="0" w:space="0" w:color="auto"/>
        <w:bottom w:val="none" w:sz="0" w:space="0" w:color="auto"/>
        <w:right w:val="none" w:sz="0" w:space="0" w:color="auto"/>
      </w:divBdr>
      <w:divsChild>
        <w:div w:id="94638726">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hrestha.SinhaRay@nationwidechildrens.org" TargetMode="External"/><Relationship Id="rId18" Type="http://schemas.openxmlformats.org/officeDocument/2006/relationships/hyperlink" Target="mailto:Kathrin.Meyer@nationwidechildrens.org"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Julieth.SierraDelgado@nationwidechildrens.org" TargetMode="External"/><Relationship Id="rId17" Type="http://schemas.openxmlformats.org/officeDocument/2006/relationships/hyperlink" Target="mailto:Kathrin.Meyer@nationwidechildrens.org" TargetMode="External"/><Relationship Id="rId2" Type="http://schemas.openxmlformats.org/officeDocument/2006/relationships/customXml" Target="../customXml/item2.xml"/><Relationship Id="rId16" Type="http://schemas.openxmlformats.org/officeDocument/2006/relationships/hyperlink" Target="mailto:Yacidzohara.Rodriguez@nationwidechildrens.org"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ssandra.Dennys-rivers@nationwidechildrens.org" TargetMode="External"/><Relationship Id="rId5" Type="http://schemas.openxmlformats.org/officeDocument/2006/relationships/numbering" Target="numbering.xml"/><Relationship Id="rId15" Type="http://schemas.openxmlformats.org/officeDocument/2006/relationships/hyperlink" Target="mailto:Florence.Roussel@nationwidechildrens.org"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nalisa.Hartlaub@nationwidechildrens.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D65015B285C7145AB196438132EC6F8" ma:contentTypeVersion="7" ma:contentTypeDescription="Create a new document." ma:contentTypeScope="" ma:versionID="bc99a0b777bf5fda2aebb5b052e0966a">
  <xsd:schema xmlns:xsd="http://www.w3.org/2001/XMLSchema" xmlns:xs="http://www.w3.org/2001/XMLSchema" xmlns:p="http://schemas.microsoft.com/office/2006/metadata/properties" xmlns:ns1="http://schemas.microsoft.com/sharepoint/v3" xmlns:ns2="c5ed595d-f60c-46ec-8fcd-55337c4b69c8" targetNamespace="http://schemas.microsoft.com/office/2006/metadata/properties" ma:root="true" ma:fieldsID="b6b46c00031513574603b89aa3911af0" ns1:_="" ns2:_="">
    <xsd:import namespace="http://schemas.microsoft.com/sharepoint/v3"/>
    <xsd:import namespace="c5ed595d-f60c-46ec-8fcd-55337c4b69c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5ed595d-f60c-46ec-8fcd-55337c4b69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5F9C716-29DE-40A7-A31B-7650E93FCED3}">
  <ds:schemaRefs>
    <ds:schemaRef ds:uri="http://schemas.openxmlformats.org/officeDocument/2006/bibliography"/>
  </ds:schemaRefs>
</ds:datastoreItem>
</file>

<file path=customXml/itemProps2.xml><?xml version="1.0" encoding="utf-8"?>
<ds:datastoreItem xmlns:ds="http://schemas.openxmlformats.org/officeDocument/2006/customXml" ds:itemID="{C867B14A-ECCA-4AD5-947A-3365E0E114EA}">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16D1391A-876B-4E6A-BD7D-A18BC0435A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5ed595d-f60c-46ec-8fcd-55337c4b69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A005822-017F-46A3-825A-C15120FD54C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4</Pages>
  <Words>8481</Words>
  <Characters>4834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ys-Rivers, Cassandra</dc:creator>
  <cp:keywords/>
  <dc:description/>
  <cp:lastModifiedBy>Nam Nguyen</cp:lastModifiedBy>
  <cp:revision>11</cp:revision>
  <dcterms:created xsi:type="dcterms:W3CDTF">2021-01-12T01:46:00Z</dcterms:created>
  <dcterms:modified xsi:type="dcterms:W3CDTF">2021-03-1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65015B285C7145AB196438132EC6F8</vt:lpwstr>
  </property>
</Properties>
</file>